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407D0834" w:rsidR="007B69A1" w:rsidRDefault="007B69A1">
      <w:pPr>
        <w:pStyle w:val="Title"/>
        <w:rPr>
          <w:sz w:val="36"/>
          <w:szCs w:val="36"/>
        </w:rPr>
      </w:pPr>
      <w:bookmarkStart w:id="0" w:name="_Hlk71643087"/>
      <w:bookmarkStart w:id="1" w:name="_Hlk71628043"/>
      <w:bookmarkEnd w:id="0"/>
      <w:r>
        <w:rPr>
          <w:sz w:val="36"/>
          <w:szCs w:val="36"/>
        </w:rPr>
        <w:t>Slow particle remineralization, rather than suppressed disaggregation, likely drives e</w:t>
      </w:r>
      <w:r w:rsidRPr="005C5FA3">
        <w:rPr>
          <w:sz w:val="36"/>
          <w:szCs w:val="36"/>
        </w:rPr>
        <w:t xml:space="preserve">fficient flux transfer </w:t>
      </w:r>
      <w:r>
        <w:rPr>
          <w:sz w:val="36"/>
          <w:szCs w:val="36"/>
        </w:rPr>
        <w:t>through</w:t>
      </w:r>
      <w:r w:rsidRPr="005C5FA3">
        <w:rPr>
          <w:sz w:val="36"/>
          <w:szCs w:val="36"/>
        </w:rPr>
        <w:t xml:space="preserve"> the Eastern Tropical North Pacific Oxygen Deficient Zone</w:t>
      </w:r>
    </w:p>
    <w:bookmarkEnd w:id="1"/>
    <w:p w14:paraId="00000004" w14:textId="77777777" w:rsidR="00104E87" w:rsidRDefault="004D045E">
      <w:r>
        <w:t>11 May 2021</w:t>
      </w:r>
    </w:p>
    <w:p w14:paraId="00000007" w14:textId="21094707" w:rsidR="00104E87" w:rsidRPr="00D357C6" w:rsidRDefault="004D045E">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pPr>
        <w:spacing w:after="0"/>
        <w:rPr>
          <w:sz w:val="18"/>
          <w:szCs w:val="18"/>
        </w:rPr>
      </w:pPr>
      <w:r>
        <w:rPr>
          <w:sz w:val="18"/>
          <w:szCs w:val="18"/>
          <w:vertAlign w:val="superscript"/>
        </w:rPr>
        <w:t>1</w:t>
      </w:r>
      <w:r>
        <w:rPr>
          <w:sz w:val="18"/>
          <w:szCs w:val="18"/>
        </w:rPr>
        <w:t>Horn Point Laboratory, University of Maryland Center for Environmental Science, Cambridge, MD, USA.</w:t>
      </w:r>
    </w:p>
    <w:p w14:paraId="00000009" w14:textId="77777777" w:rsidR="00104E87" w:rsidRDefault="004D045E">
      <w:pPr>
        <w:spacing w:after="0"/>
        <w:rPr>
          <w:sz w:val="18"/>
          <w:szCs w:val="18"/>
        </w:rPr>
      </w:pPr>
      <w:r>
        <w:rPr>
          <w:sz w:val="18"/>
          <w:szCs w:val="18"/>
          <w:vertAlign w:val="superscript"/>
        </w:rPr>
        <w:t>2</w:t>
      </w:r>
      <w:r>
        <w:rPr>
          <w:sz w:val="18"/>
          <w:szCs w:val="18"/>
        </w:rPr>
        <w:t>School of Oceanography, University of Washington Seattle, Seattle, WA, USA.</w:t>
      </w:r>
    </w:p>
    <w:p w14:paraId="0000000A" w14:textId="77777777" w:rsidR="00104E87" w:rsidRDefault="004D045E">
      <w:pPr>
        <w:spacing w:after="0"/>
        <w:rPr>
          <w:sz w:val="18"/>
          <w:szCs w:val="18"/>
        </w:rPr>
      </w:pPr>
      <w:r>
        <w:rPr>
          <w:sz w:val="18"/>
          <w:szCs w:val="18"/>
          <w:vertAlign w:val="superscript"/>
        </w:rPr>
        <w:t>3</w:t>
      </w:r>
      <w:r>
        <w:rPr>
          <w:sz w:val="18"/>
          <w:szCs w:val="18"/>
        </w:rPr>
        <w:t>College of Fisheries and Ocean Sciences, University of Alaska Fairbanks, Fairbanks, AK, USA.</w:t>
      </w:r>
    </w:p>
    <w:p w14:paraId="0000000B" w14:textId="77777777" w:rsidR="00104E87" w:rsidRDefault="004D045E">
      <w:pPr>
        <w:spacing w:after="0"/>
        <w:rPr>
          <w:sz w:val="18"/>
          <w:szCs w:val="18"/>
        </w:rPr>
      </w:pPr>
      <w:r>
        <w:rPr>
          <w:sz w:val="18"/>
          <w:szCs w:val="18"/>
          <w:vertAlign w:val="superscript"/>
        </w:rPr>
        <w:t>4</w:t>
      </w:r>
      <w:r>
        <w:rPr>
          <w:sz w:val="18"/>
          <w:szCs w:val="18"/>
        </w:rPr>
        <w:t>School of Arts and Sciences, University of Rochester, Rochester, NY, USA.</w:t>
      </w:r>
    </w:p>
    <w:p w14:paraId="0000000C" w14:textId="77777777" w:rsidR="00104E87" w:rsidRDefault="004D045E">
      <w:pPr>
        <w:spacing w:after="0"/>
        <w:rPr>
          <w:sz w:val="18"/>
          <w:szCs w:val="18"/>
        </w:rPr>
      </w:pPr>
      <w:r>
        <w:rPr>
          <w:sz w:val="18"/>
          <w:szCs w:val="18"/>
          <w:vertAlign w:val="superscript"/>
        </w:rPr>
        <w:t>5</w:t>
      </w:r>
      <w:r>
        <w:rPr>
          <w:sz w:val="18"/>
          <w:szCs w:val="18"/>
        </w:rPr>
        <w:t>Department of Atmospheric and Oceanic Sciences, University of California Los Angeles, Los Angeles, CA, USA.</w:t>
      </w:r>
    </w:p>
    <w:p w14:paraId="0000000E" w14:textId="7BF69E1F" w:rsidR="00104E87" w:rsidRPr="00D357C6" w:rsidRDefault="004D045E" w:rsidP="00D357C6">
      <w:pPr>
        <w:spacing w:after="0"/>
        <w:rPr>
          <w:sz w:val="18"/>
          <w:szCs w:val="18"/>
        </w:rPr>
      </w:pPr>
      <w:r>
        <w:rPr>
          <w:sz w:val="18"/>
          <w:szCs w:val="18"/>
          <w:vertAlign w:val="superscript"/>
        </w:rPr>
        <w:t>6</w:t>
      </w:r>
      <w:r>
        <w:rPr>
          <w:sz w:val="18"/>
          <w:szCs w:val="18"/>
        </w:rPr>
        <w:t>Department of Biological Sciences, University of Southern California, Los Angeles, CA, USA.</w:t>
      </w:r>
      <w:bookmarkEnd w:id="3"/>
    </w:p>
    <w:p w14:paraId="0000000F" w14:textId="77777777" w:rsidR="00104E87" w:rsidRDefault="004D045E">
      <w:pPr>
        <w:pStyle w:val="Heading1"/>
      </w:pPr>
      <w:bookmarkStart w:id="4" w:name="bookmark=id.30j0zll" w:colFirst="0" w:colLast="0"/>
      <w:bookmarkEnd w:id="4"/>
      <w:r>
        <w:t>Key Points</w:t>
      </w:r>
    </w:p>
    <w:p w14:paraId="00000010" w14:textId="386BAEE9" w:rsidR="00104E87" w:rsidRDefault="004D045E">
      <w:pPr>
        <w:numPr>
          <w:ilvl w:val="0"/>
          <w:numId w:val="1"/>
        </w:numPr>
      </w:pPr>
      <w:r>
        <w:t>The upper mesopelagic of the oligotrophic Eastern Tropical North Pacific Oxygen Deficient Zone (ODZ) has low flux attenuation</w:t>
      </w:r>
      <w:r w:rsidR="00A35D9B">
        <w:t>.</w:t>
      </w:r>
    </w:p>
    <w:p w14:paraId="00000011" w14:textId="192AD5DF" w:rsidR="00104E87" w:rsidRDefault="004D045E">
      <w:pPr>
        <w:numPr>
          <w:ilvl w:val="0"/>
          <w:numId w:val="1"/>
        </w:numPr>
      </w:pPr>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pPr>
        <w:numPr>
          <w:ilvl w:val="0"/>
          <w:numId w:val="1"/>
        </w:numPr>
      </w:pPr>
      <w:r>
        <w:t>Zooplankton appear to transport organic matter into, and disaggregate particles within, the ODZ above 500</w:t>
      </w:r>
      <w:r w:rsidR="007B69A1">
        <w:t xml:space="preserve"> </w:t>
      </w:r>
      <w:r>
        <w:t>m.</w:t>
      </w:r>
    </w:p>
    <w:p w14:paraId="00000013" w14:textId="3B807E94" w:rsidR="00104E87" w:rsidRDefault="004D045E">
      <w:pPr>
        <w:pStyle w:val="Heading1"/>
      </w:pPr>
      <w:bookmarkStart w:id="5" w:name="bookmark=id.1fob9te" w:colFirst="0" w:colLast="0"/>
      <w:bookmarkEnd w:id="5"/>
      <w:r>
        <w:t>Abstract</w:t>
      </w:r>
    </w:p>
    <w:p w14:paraId="00000014" w14:textId="2E583F60" w:rsidR="00104E87" w:rsidRDefault="004D045E">
      <w:r>
        <w:t>Models and observations suggest that particle flux attenuation is lower across the mesopelagic zone of anoxic environments compared to oxic ones. Flux attenuation is controlled by microbial metabolism</w:t>
      </w:r>
      <w:r w:rsidR="009C493F">
        <w:t xml:space="preserve"> as well as </w:t>
      </w:r>
      <w:r>
        <w:t xml:space="preserve">aggregation and disaggregation by zooplankton, </w:t>
      </w:r>
      <w:r w:rsidR="009C493F">
        <w:t>all of which also</w:t>
      </w:r>
      <w:r>
        <w:t xml:space="preserve"> shape the relative abundance of different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t>high-resolution</w:t>
      </w:r>
      <w:r>
        <w:t xml:space="preserve"> camera that counts and sizes particles. Measurements were taken at different times of day, over the course of a week. Comparing these data to particle flux measurements from sediment traps collected over the same time</w:t>
      </w:r>
      <w:r w:rsidR="003D3B05">
        <w:t>-</w:t>
      </w:r>
      <w:r>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t xml:space="preserve">biomass and disaggregate particles in the ODZ core. </w:t>
      </w:r>
    </w:p>
    <w:p w14:paraId="00000015" w14:textId="34896BDE" w:rsidR="00104E87" w:rsidRDefault="004D045E">
      <w:pPr>
        <w:pStyle w:val="Heading1"/>
      </w:pPr>
      <w:bookmarkStart w:id="6" w:name="bookmark=id.3znysh7" w:colFirst="0" w:colLast="0"/>
      <w:bookmarkStart w:id="7" w:name="_heading=h.rb9bttvy2jac" w:colFirst="0" w:colLast="0"/>
      <w:bookmarkEnd w:id="6"/>
      <w:bookmarkEnd w:id="7"/>
      <w:r>
        <w:t>Plain Language Summary</w:t>
      </w:r>
    </w:p>
    <w:p w14:paraId="00000016" w14:textId="7E495628" w:rsidR="00104E87" w:rsidRDefault="004D045E">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w:t>
      </w:r>
      <w:del w:id="8" w:author="Clara Fuchsman" w:date="2021-05-13T13:13:00Z">
        <w:r w:rsidDel="007D3102">
          <w:delText xml:space="preserve">eat </w:delText>
        </w:r>
      </w:del>
      <w:ins w:id="9" w:author="Clara Fuchsman" w:date="2021-05-13T13:13:00Z">
        <w:r w:rsidR="007D3102">
          <w:t xml:space="preserve">consume </w:t>
        </w:r>
      </w:ins>
      <w:r>
        <w:t xml:space="preserve">them, the longer it takes before the carbon in those particles can return to the atmosphere. In parts of the ocean where there is </w:t>
      </w:r>
      <w:del w:id="10" w:author="Clara Fuchsman" w:date="2021-05-13T13:13:00Z">
        <w:r w:rsidDel="007D3102">
          <w:delText>very little</w:delText>
        </w:r>
      </w:del>
      <w:ins w:id="11" w:author="Clara Fuchsman" w:date="2021-05-13T13:13:00Z">
        <w:r w:rsidR="007D3102">
          <w:t>no</w:t>
        </w:r>
      </w:ins>
      <w:r>
        <w:t xml:space="preserve"> oxygen</w:t>
      </w:r>
      <w:r w:rsidR="009C493F">
        <w:t>,</w:t>
      </w:r>
      <w:r>
        <w:t xml:space="preserve"> more particles sink to greater depths</w:t>
      </w:r>
      <w:r w:rsidR="009C493F">
        <w:t>,</w:t>
      </w:r>
      <w:r>
        <w:t xml:space="preserve"> for reasons that are not well-understood. We used an underwater camera to observe marine snow particles in a </w:t>
      </w:r>
      <w:del w:id="12" w:author="Clara Fuchsman" w:date="2021-05-13T13:14:00Z">
        <w:r w:rsidDel="007D3102">
          <w:delText xml:space="preserve">part of </w:delText>
        </w:r>
      </w:del>
      <w:r>
        <w:t xml:space="preserve">the ocean </w:t>
      </w:r>
      <w:del w:id="13" w:author="Clara Fuchsman" w:date="2021-05-13T13:14:00Z">
        <w:r w:rsidDel="007D3102">
          <w:delText>(</w:delText>
        </w:r>
      </w:del>
      <w:r>
        <w:t>just west of Mexico</w:t>
      </w:r>
      <w:del w:id="14" w:author="Clara Fuchsman" w:date="2021-05-13T13:14:00Z">
        <w:r w:rsidDel="007D3102">
          <w:delText>)</w:delText>
        </w:r>
      </w:del>
      <w:r>
        <w:t xml:space="preserve"> where there is </w:t>
      </w:r>
      <w:del w:id="15" w:author="Clara Fuchsman" w:date="2021-05-13T13:15:00Z">
        <w:r w:rsidDel="007D3102">
          <w:delText>very limited</w:delText>
        </w:r>
      </w:del>
      <w:ins w:id="16" w:author="Clara Fuchsman" w:date="2021-05-13T13:15:00Z">
        <w:r w:rsidR="007D3102">
          <w:t>little to no</w:t>
        </w:r>
      </w:ins>
      <w:r>
        <w:t xml:space="preserve"> </w:t>
      </w:r>
      <w:r>
        <w:lastRenderedPageBreak/>
        <w:t xml:space="preserve">oxygen at depth. We compared the observations to predictions from </w:t>
      </w:r>
      <w:del w:id="17" w:author="Clara Fuchsman" w:date="2021-05-13T13:15:00Z">
        <w:r w:rsidDel="007D3102">
          <w:delText xml:space="preserve">different </w:delText>
        </w:r>
      </w:del>
      <w:ins w:id="18" w:author="Clara Fuchsman" w:date="2021-05-13T13:15:00Z">
        <w:r w:rsidR="007D3102">
          <w:t xml:space="preserve">several </w:t>
        </w:r>
      </w:ins>
      <w:r>
        <w:t>computer simulations</w:t>
      </w:r>
      <w:ins w:id="19" w:author="Clara Fuchsman" w:date="2021-05-13T13:16:00Z">
        <w:r w:rsidR="007D3102">
          <w:t xml:space="preserve"> representing hypothesized mechanisms</w:t>
        </w:r>
      </w:ins>
      <w:ins w:id="20" w:author="Clara Fuchsman" w:date="2021-05-13T13:17:00Z">
        <w:r w:rsidR="007D3102">
          <w:t xml:space="preserve"> to explain why</w:t>
        </w:r>
      </w:ins>
      <w:ins w:id="21" w:author="Clara Fuchsman" w:date="2021-05-13T13:18:00Z">
        <w:r w:rsidR="007D3102">
          <w:t xml:space="preserve"> particles are </w:t>
        </w:r>
      </w:ins>
      <w:ins w:id="22" w:author="Clara Fuchsman" w:date="2021-05-13T13:19:00Z">
        <w:r w:rsidR="007D3102">
          <w:t>consumed less in water without oxygen</w:t>
        </w:r>
      </w:ins>
      <w:del w:id="23" w:author="Clara Fuchsman" w:date="2021-05-13T13:18:00Z">
        <w:r w:rsidDel="007D3102">
          <w:delText xml:space="preserve"> to see which </w:delText>
        </w:r>
      </w:del>
      <w:del w:id="24" w:author="Clara Fuchsman" w:date="2021-05-13T13:15:00Z">
        <w:r w:rsidDel="007D3102">
          <w:delText>simulations were most accurate</w:delText>
        </w:r>
      </w:del>
      <w:r>
        <w:t xml:space="preserve">. Our measurements suggest that one reason that particles sink to deeper depths here is because microbes consume the particles slowly when there is no oxygen. Meanwhile, </w:t>
      </w:r>
      <w:r w:rsidR="009C493F">
        <w:t>zooplankton</w:t>
      </w:r>
      <w:r>
        <w:t xml:space="preserve"> </w:t>
      </w:r>
      <w:ins w:id="25" w:author="Clara Fuchsman" w:date="2021-05-13T13:16:00Z">
        <w:r w:rsidR="007D3102">
          <w:t xml:space="preserve">still </w:t>
        </w:r>
      </w:ins>
      <w:r>
        <w:t>break large particles into smaller ones and produce fecal pellets in these low oxygen waters.</w:t>
      </w:r>
    </w:p>
    <w:p w14:paraId="00000017" w14:textId="77777777" w:rsidR="00104E87" w:rsidRDefault="004D045E">
      <w:pPr>
        <w:pStyle w:val="Heading1"/>
      </w:pPr>
      <w:bookmarkStart w:id="26" w:name="bookmark=id.2et92p0" w:colFirst="0" w:colLast="0"/>
      <w:bookmarkEnd w:id="26"/>
      <w:r>
        <w:t>Introduction</w:t>
      </w:r>
    </w:p>
    <w:p w14:paraId="00000018" w14:textId="30B6900D" w:rsidR="00104E87" w:rsidRDefault="004D045E">
      <w:r>
        <w:t>The biological pump, in which sinking particles transport carbon from the surface into the deep ocean, is a key part of the global carbon cycle</w:t>
      </w:r>
      <w:r w:rsidR="003C1A71">
        <w:t xml:space="preserve"> </w:t>
      </w:r>
      <w:r w:rsidR="003C1A71">
        <w:fldChar w:fldCharType="begin"/>
      </w:r>
      <w:r w:rsidR="003C1A71">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3B6974" w:rsidRPr="003B6974">
        <w:t>(Neuer et al., 2014; Turner, 2015)</w:t>
      </w:r>
      <w:r w:rsidR="003C1A71">
        <w:fldChar w:fldCharType="end"/>
      </w:r>
      <w:r>
        <w:t xml:space="preserve">. Organic matter flux into the deep ocean is a function both of export from the photic zone into the mesopelagic (export flux), and the fraction of that flux that crosses through the mesopelagic (transfer efficiency) </w:t>
      </w:r>
      <w:r w:rsidR="00304B9F">
        <w:fldChar w:fldCharType="begin"/>
      </w:r>
      <w:r w:rsidR="00304B9F">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3B6974" w:rsidRPr="003B6974">
        <w:t>(Francois et al., 2002; Passow &amp; Carlson, 2012; Siegel et al., 2016)</w:t>
      </w:r>
      <w:r w:rsidR="00304B9F">
        <w:fldChar w:fldCharType="end"/>
      </w:r>
      <w:r w:rsidR="007B69A1">
        <w:t xml:space="preserve">. </w:t>
      </w:r>
      <w:r>
        <w:t xml:space="preserve">The transfer efficiency of the biological pump may affect global atmospheric carbon levels </w:t>
      </w:r>
      <w:r w:rsidR="00B73EBD">
        <w:fldChar w:fldCharType="begin"/>
      </w:r>
      <w:r w:rsidR="00B73EBD">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3B6974" w:rsidRPr="003B6974">
        <w:t>(Kwon &amp; Primeau, 2008)</w:t>
      </w:r>
      <w:r w:rsidR="00B73EBD">
        <w:fldChar w:fldCharType="end"/>
      </w:r>
      <w:r>
        <w:t>. Thus, understanding the processes that shape organic matter degradation in the mesopelagic is critical.</w:t>
      </w:r>
    </w:p>
    <w:p w14:paraId="00000019" w14:textId="11A65D31" w:rsidR="00104E87" w:rsidRDefault="004D045E">
      <w:r>
        <w:t xml:space="preserve">Zooplankton modulate carbon flux through the mesopelagic </w:t>
      </w:r>
      <w:r w:rsidR="00B73EBD">
        <w:fldChar w:fldCharType="begin"/>
      </w:r>
      <w:r w:rsidR="00B73EBD">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3B6974" w:rsidRPr="003B6974">
        <w:t>(Jackson &amp; Burd, 2001; Steinberg &amp; Landry, 2017; Turner, 2015)</w:t>
      </w:r>
      <w:r w:rsidR="00B73EBD">
        <w:fldChar w:fldCharType="end"/>
      </w:r>
      <w:r w:rsidR="007B69A1">
        <w:t>,</w:t>
      </w:r>
      <w:r>
        <w:t xml:space="preserve"> and by extension the efficiency of the biological pump </w:t>
      </w:r>
      <w:r w:rsidR="009E7DEC">
        <w:fldChar w:fldCharType="begin"/>
      </w:r>
      <w:r w:rsidR="00D26EBD">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3B6974" w:rsidRPr="003B6974">
        <w:t>(Archibald et al., 2019; Cavan et al., 2017)</w:t>
      </w:r>
      <w:r w:rsidR="009E7DEC">
        <w:fldChar w:fldCharType="end"/>
      </w:r>
      <w:r>
        <w:t xml:space="preserve">. They affect particle flux through four processes: </w:t>
      </w:r>
      <w:r>
        <w:rPr>
          <w:i/>
        </w:rPr>
        <w:t>repackaging</w:t>
      </w:r>
      <w:r>
        <w:t xml:space="preserve">, </w:t>
      </w:r>
      <w:r>
        <w:rPr>
          <w:i/>
        </w:rPr>
        <w:t>respiration</w:t>
      </w:r>
      <w:r>
        <w:t xml:space="preserve">, </w:t>
      </w:r>
      <w:r>
        <w:rPr>
          <w:i/>
        </w:rPr>
        <w:t>active transport</w:t>
      </w:r>
      <w:r>
        <w:t xml:space="preserve"> and </w:t>
      </w:r>
      <w:r>
        <w:rPr>
          <w:i/>
        </w:rPr>
        <w:t>disaggregation</w:t>
      </w:r>
      <w:r>
        <w:t xml:space="preserve">. Zooplankton </w:t>
      </w:r>
      <w:r>
        <w:rPr>
          <w:i/>
        </w:rPr>
        <w:t>repackage</w:t>
      </w:r>
      <w:r>
        <w:t xml:space="preserve"> particles into fecal pellets that have different properties from the original particles they ingest </w:t>
      </w:r>
      <w:r w:rsidR="00D26EBD">
        <w:fldChar w:fldCharType="begin"/>
      </w:r>
      <w:r w:rsidR="00D26EBD">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D26EBD">
        <w:fldChar w:fldCharType="separate"/>
      </w:r>
      <w:r w:rsidR="003B6974" w:rsidRPr="003B6974">
        <w:t>(Wilson et al., 2008)</w:t>
      </w:r>
      <w:r w:rsidR="00D26EBD">
        <w:fldChar w:fldCharType="end"/>
      </w:r>
      <w:r>
        <w:t xml:space="preserve">. The repackaged particles may be egested at greater depth in the water column during the zooplankton's migration, resulting in the </w:t>
      </w:r>
      <w:r>
        <w:rPr>
          <w:i/>
        </w:rPr>
        <w:t>active transport</w:t>
      </w:r>
      <w:r>
        <w:t xml:space="preserve"> of organic carbon over depth </w:t>
      </w:r>
      <w:r w:rsidR="00D26EBD">
        <w:fldChar w:fldCharType="begin"/>
      </w:r>
      <w:r w:rsidR="00D26EBD">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D26EBD">
        <w:fldChar w:fldCharType="separate"/>
      </w:r>
      <w:r w:rsidR="003B6974" w:rsidRPr="003B6974">
        <w:t>(Archibald et al., 2019; Bianchi et al., 2013; Hannides et al., 2009; Steinberg et al., 2000; Stukel et al., 2018, 2019)</w:t>
      </w:r>
      <w:r w:rsidR="00D26EBD">
        <w:fldChar w:fldCharType="end"/>
      </w:r>
      <w:r>
        <w:t xml:space="preserve">. In addition to repackaging, zooplankton may </w:t>
      </w:r>
      <w:r>
        <w:rPr>
          <w:i/>
        </w:rPr>
        <w:t>respire</w:t>
      </w:r>
      <w:r>
        <w:t xml:space="preserve"> some proportion of the particles</w:t>
      </w:r>
      <w:r w:rsidR="00A35D9B">
        <w:t>’</w:t>
      </w:r>
      <w:r>
        <w:t xml:space="preserve"> </w:t>
      </w:r>
      <w:del w:id="27" w:author="Clara Fuchsman" w:date="2021-05-13T13:21:00Z">
        <w:r w:rsidDel="007D3102">
          <w:delText>bio</w:delText>
        </w:r>
      </w:del>
      <w:del w:id="28" w:author="Clara Fuchsman" w:date="2021-05-13T13:22:00Z">
        <w:r w:rsidDel="007D3102">
          <w:delText>mass</w:delText>
        </w:r>
      </w:del>
      <w:ins w:id="29" w:author="Clara Fuchsman" w:date="2021-05-13T13:22:00Z">
        <w:r w:rsidR="007D3102">
          <w:t>organic matter</w:t>
        </w:r>
      </w:ins>
      <w:r>
        <w:t xml:space="preserve"> </w:t>
      </w:r>
      <w:ins w:id="30" w:author="Clara Fuchsman" w:date="2021-05-13T13:21:00Z">
        <w:r w:rsidR="007D3102">
          <w:t xml:space="preserve">by </w:t>
        </w:r>
      </w:ins>
      <w:r>
        <w:t>consum</w:t>
      </w:r>
      <w:ins w:id="31" w:author="Clara Fuchsman" w:date="2021-05-13T13:21:00Z">
        <w:r w:rsidR="007D3102">
          <w:t>ing</w:t>
        </w:r>
      </w:ins>
      <w:del w:id="32" w:author="Clara Fuchsman" w:date="2021-05-13T13:21:00Z">
        <w:r w:rsidDel="007D3102">
          <w:delText>e</w:delText>
        </w:r>
      </w:del>
      <w:r>
        <w:t xml:space="preserve"> particles in the mesopelagic </w:t>
      </w:r>
      <w:del w:id="33" w:author="Clara Fuchsman" w:date="2021-05-13T13:21:00Z">
        <w:r w:rsidDel="007D3102">
          <w:delText xml:space="preserve">and </w:delText>
        </w:r>
        <w:r w:rsidDel="007D3102">
          <w:rPr>
            <w:i/>
          </w:rPr>
          <w:delText>respire</w:delText>
        </w:r>
        <w:r w:rsidDel="007D3102">
          <w:delText xml:space="preserve"> some of their biomass </w:delText>
        </w:r>
      </w:del>
      <w:r w:rsidR="007B69A1">
        <w:fldChar w:fldCharType="begin"/>
      </w:r>
      <w:r w:rsidR="007B69A1">
        <w:instrText xml:space="preserve"> ADDIN ZOTERO_ITEM CSL_CITATION {"citationID":"O8gTmeaa","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7B69A1">
        <w:fldChar w:fldCharType="separate"/>
      </w:r>
      <w:r w:rsidR="003B6974" w:rsidRPr="003B6974">
        <w:t>(Stukel et al., 2019)</w:t>
      </w:r>
      <w:r w:rsidR="007B69A1">
        <w:fldChar w:fldCharType="end"/>
      </w:r>
      <w:r>
        <w:t xml:space="preserve">. </w:t>
      </w:r>
      <w:r w:rsidR="006B0287">
        <w:t>Suspension feeding zooplankton</w:t>
      </w:r>
      <w:commentRangeStart w:id="34"/>
      <w:r>
        <w:t xml:space="preserve"> did not substantially attenuate flux in the California Current system </w:t>
      </w:r>
      <w:r w:rsidR="009A3929">
        <w:fldChar w:fldCharType="begin"/>
      </w:r>
      <w:r w:rsidR="009A3929">
        <w:instrText xml:space="preserve"> ADDIN ZOTERO_ITEM CSL_CITATION {"citationID":"Ior4r6qh","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9A3929">
        <w:fldChar w:fldCharType="separate"/>
      </w:r>
      <w:r w:rsidR="003B6974" w:rsidRPr="003B6974">
        <w:t>(Stukel et al., 2019)</w:t>
      </w:r>
      <w:r w:rsidR="009A3929">
        <w:fldChar w:fldCharType="end"/>
      </w:r>
      <w:r>
        <w:t xml:space="preserve">. </w:t>
      </w:r>
      <w:commentRangeEnd w:id="34"/>
      <w:r w:rsidR="007D3102">
        <w:rPr>
          <w:rStyle w:val="CommentReference"/>
        </w:rPr>
        <w:commentReference w:id="34"/>
      </w:r>
      <w:r>
        <w:t xml:space="preserve">Zooplankton break large particles into smaller ones, likely by generating turbulence when they swim </w:t>
      </w:r>
      <w:r w:rsidR="009A3929">
        <w:fldChar w:fldCharType="begin"/>
      </w:r>
      <w:r w:rsidR="009A3929">
        <w:instrText xml:space="preserve"> ADDIN ZOTERO_ITEM CSL_CITATION {"citationID":"c9KrMNFc","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3B6974" w:rsidRPr="003B6974">
        <w:t>(Dilling &amp; Alldredge, 2000; Goldthwait et al., 2005)</w:t>
      </w:r>
      <w:r w:rsidR="009A3929">
        <w:fldChar w:fldCharType="end"/>
      </w:r>
      <w:r>
        <w:t xml:space="preserve">. This </w:t>
      </w:r>
      <w:r>
        <w:rPr>
          <w:i/>
        </w:rPr>
        <w:t>disaggregation</w:t>
      </w:r>
      <w:r>
        <w:t xml:space="preserve"> can lead to increased remineralization of particles because those smaller particle pieces sink more slowly and so have longer residence times in the mesopelagic, causing them to be consumed before reaching deep waters </w:t>
      </w:r>
      <w:r w:rsidR="009A3929">
        <w:fldChar w:fldCharType="begin"/>
      </w:r>
      <w:r w:rsidR="009A3929">
        <w:instrText xml:space="preserve"> ADDIN ZOTERO_ITEM CSL_CITATION {"citationID":"zg95Mjpd","properties":{"formattedCitation":"(Goldthwait et al., 2005)","plainCitation":"(Goldthwait et al.,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3B6974" w:rsidRPr="003B6974">
        <w:t>(Goldthwait et al., 2005)</w:t>
      </w:r>
      <w:r w:rsidR="009A3929">
        <w:fldChar w:fldCharType="end"/>
      </w:r>
      <w:r>
        <w:t xml:space="preserve">. This fragmentation has been shown in some cases to explain around 50% of flux attenuation </w:t>
      </w:r>
      <w:r w:rsidR="005475B7">
        <w:fldChar w:fldCharType="begin"/>
      </w:r>
      <w:r w:rsidR="005475B7">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5475B7">
        <w:rPr>
          <w:rFonts w:ascii="Cambria Math" w:hAnsi="Cambria Math" w:cs="Cambria Math"/>
        </w:rPr>
        <w:instrText>∼</w:instrText>
      </w:r>
      <w:r w:rsidR="005475B7">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3B6974" w:rsidRPr="003B6974">
        <w:t>(Briggs et al., 2020)</w:t>
      </w:r>
      <w:r w:rsidR="005475B7">
        <w:fldChar w:fldCharType="end"/>
      </w:r>
      <w:r w:rsidR="007B69A1">
        <w:t>.</w:t>
      </w:r>
    </w:p>
    <w:p w14:paraId="0000001A" w14:textId="0F0453DA" w:rsidR="00104E87" w:rsidRDefault="004D045E">
      <w:r>
        <w:t>Oxygen concentrations, and in particular th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750A5E">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3B6974" w:rsidRPr="003B6974">
        <w:t>(Hartnett &amp; Devol, 2003; Van Mooy et al., 2002; Weber &amp; Bianchi, 2020)</w:t>
      </w:r>
      <w:r w:rsidR="00750A5E">
        <w:fldChar w:fldCharType="end"/>
      </w:r>
      <w:r>
        <w:t xml:space="preserve">, the Eastern Tropical South Pacific </w:t>
      </w:r>
      <w:r w:rsidR="00750A5E">
        <w:fldChar w:fldCharType="begin"/>
      </w:r>
      <w:r w:rsidR="00750A5E">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3B6974" w:rsidRPr="003B6974">
        <w:t>(Pavia et al., 2019)</w:t>
      </w:r>
      <w:r w:rsidR="00750A5E">
        <w:fldChar w:fldCharType="end"/>
      </w:r>
      <w:r>
        <w:t xml:space="preserve">, and </w:t>
      </w:r>
      <w:commentRangeStart w:id="35"/>
      <w:r>
        <w:t xml:space="preserve">Arabian Sea </w:t>
      </w:r>
      <w:commentRangeEnd w:id="35"/>
      <w:r w:rsidR="00315ACC">
        <w:rPr>
          <w:rStyle w:val="CommentReference"/>
        </w:rPr>
        <w:commentReference w:id="35"/>
      </w:r>
      <w:r w:rsidR="00750A5E">
        <w:fldChar w:fldCharType="begin"/>
      </w:r>
      <w:r w:rsidR="0063459C">
        <w:instrText xml:space="preserve"> ADDIN ZOTERO_ITEM CSL_CITATION {"citationID":"jyZu3NlO","properties":{"formattedCitation":"(Keil et al., 2016; Roullier et al., 2014)","plainCitation":"(Keil et al., 2016; Roullier et al., 2014)","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rsidR="00750A5E">
        <w:fldChar w:fldCharType="separate"/>
      </w:r>
      <w:r w:rsidR="0063459C" w:rsidRPr="0063459C">
        <w:t xml:space="preserve">(Keil et al., 2016; </w:t>
      </w:r>
      <w:proofErr w:type="spellStart"/>
      <w:r w:rsidR="0063459C" w:rsidRPr="0063459C">
        <w:t>Roullier</w:t>
      </w:r>
      <w:proofErr w:type="spellEnd"/>
      <w:r w:rsidR="0063459C" w:rsidRPr="0063459C">
        <w:t xml:space="preserve"> et al., 2014)</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3B6974">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3B6974">
        <w:rPr>
          <w:rFonts w:ascii="Cambria Math" w:hAnsi="Cambria Math" w:cs="Cambria Math"/>
        </w:rPr>
        <w:instrText>∼</w:instrText>
      </w:r>
      <w:r w:rsidR="003B6974">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3B6974" w:rsidRPr="003B6974">
        <w:t>(Cram et al., 2018; DeVries &amp; Weber, 2017)</w:t>
      </w:r>
      <w:r w:rsidR="00750A5E">
        <w:fldChar w:fldCharType="end"/>
      </w:r>
      <w:r>
        <w:t xml:space="preserve">. Analysis of remineralization tracers also shows evidence of slow flux attention in the ODZs </w:t>
      </w:r>
      <w:r w:rsidR="00750A5E">
        <w:fldChar w:fldCharType="begin"/>
      </w:r>
      <w:r w:rsidR="00750A5E">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3B6974" w:rsidRPr="003B6974">
        <w:t>(Weber &amp; Bianchi, 2020)</w:t>
      </w:r>
      <w:r w:rsidR="00750A5E">
        <w:fldChar w:fldCharType="end"/>
      </w:r>
      <w:r>
        <w:t>. The oxygen content of the ocean is decreasing</w:t>
      </w:r>
      <w:r w:rsidR="00394613">
        <w:t xml:space="preserve"> </w:t>
      </w:r>
      <w:r w:rsidR="00394613">
        <w:fldChar w:fldCharType="begin"/>
      </w:r>
      <w:r w:rsidR="00394613">
        <w:instrText xml:space="preserve"> ADDIN ZOTERO_ITEM CSL_CITATION {"citationID":"V1Nn23l0","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rsidR="00394613">
        <w:fldChar w:fldCharType="separate"/>
      </w:r>
      <w:r w:rsidR="00394613" w:rsidRPr="00394613">
        <w:t xml:space="preserve">(Ito et al., 2017; </w:t>
      </w:r>
      <w:proofErr w:type="spellStart"/>
      <w:r w:rsidR="00394613" w:rsidRPr="00394613">
        <w:t>Schmidtko</w:t>
      </w:r>
      <w:proofErr w:type="spellEnd"/>
      <w:r w:rsidR="00394613" w:rsidRPr="00394613">
        <w:t xml:space="preserve"> et al., 2017)</w:t>
      </w:r>
      <w:r w:rsidR="00394613">
        <w:fldChar w:fldCharType="end"/>
      </w:r>
      <w:commentRangeStart w:id="36"/>
      <w:commentRangeEnd w:id="36"/>
      <w:r w:rsidR="00B42C8F">
        <w:rPr>
          <w:rStyle w:val="CommentReference"/>
        </w:rPr>
        <w:commentReference w:id="36"/>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3B6974">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3B6974" w:rsidRPr="003B6974">
        <w:t>(Deutsch et al., 2014; Horak et al., 2016; Stramma et al., 2008)</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750A5E">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3B6974" w:rsidRPr="003B6974">
        <w:t>(Gilly et al., 2013)</w:t>
      </w:r>
      <w:r w:rsidR="00750A5E">
        <w:fldChar w:fldCharType="end"/>
      </w:r>
      <w:r>
        <w:t xml:space="preserve">. Models and chemical data suggest that ODZs may enhance carbon transport to the deep ocean, by inhibiting microbial degradation of sinking marine particles </w:t>
      </w:r>
      <w:r w:rsidR="00750A5E">
        <w:fldChar w:fldCharType="begin"/>
      </w:r>
      <w:r w:rsidR="00750A5E">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3B6974" w:rsidRPr="003B6974">
        <w:t>(Cram et al., 2018)</w:t>
      </w:r>
      <w:r w:rsidR="00750A5E">
        <w:fldChar w:fldCharType="end"/>
      </w:r>
      <w:r>
        <w:t xml:space="preserve">. However, biological organic matter transport is also modulated by </w:t>
      </w:r>
      <w:commentRangeStart w:id="37"/>
      <w:r>
        <w:t>zooplankton</w:t>
      </w:r>
      <w:commentRangeEnd w:id="37"/>
      <w:r w:rsidR="007262B8">
        <w:rPr>
          <w:rStyle w:val="CommentReference"/>
        </w:rPr>
        <w:commentReference w:id="37"/>
      </w:r>
      <w:r>
        <w:t xml:space="preserve"> </w:t>
      </w:r>
      <w:del w:id="38" w:author="Clara Fuchsman" w:date="2021-05-13T14:10:00Z">
        <w:r w:rsidR="00750A5E" w:rsidDel="007262B8">
          <w:fldChar w:fldCharType="begin"/>
        </w:r>
        <w:r w:rsidR="00750A5E" w:rsidRPr="007262B8" w:rsidDel="007262B8">
          <w:delInstrText xml:space="preserve"> ADDIN ZOTERO_ITEM CSL_CITATION {"citationID":"LKAqXssV","properties":{"formattedCitation":"(Steinberg et al., 2008; Steinberg &amp; Landry, 2017)","plainCitation":"(Steinberg et al., 2008; Steinberg &amp; Landry, 2017)","noteIndex":0},"citationItems":[{"id":1222,"uris":["http://zotero.org/users/158097/items/VUSZTSTA"],"uri":["http://zotero.org/users/158097/items/VUSZTSTA"],"itemData":{"id":1222,"type":"article-journal","abstract":"The downward flux of particulate organic carbon (POC) decreases significantly in the ocean's mesopelagic or 'twilight' zone due both to abiotic processes and metabolism by resident biota. Bacteria and zooplankton solubilize and consume POC to support their metabolism, but the relative importance of bacteria vs. zooplankton in the consumption of sinking particles in the twilight zone is unknown. We compared losses of sinking POC, using differences in export flux measured by neutrally buoyant sediment traps at a range of depths, with bacteria and zooplankton metabolic requirements at the Hawaii Ocean Time-series station ALOHA in the subtropical Pacific and the Japanese times-series site K2 in the subarctic Pacific. Integrated (150-1,000 m) mesopelagic bacterial C demand exceeded that of zooplankton by up to 3-fold at ALOHA, while bacteria and zooplankton required relatively equal amounts of POC at K2. However, sinking POC flux was inadequate to meet metabolic demands at either site. Mesopelagic bacterial C demand was 3- to 4-fold (ALOHA), and 10-fold (K2) greater than the loss of sinking POC flux, while zooplankton C demand was 1- to 2-fold (ALOHA), and 3- to 9-fold (K2) greater (using our \"middle\" estimate conversion factors to calculate C demand). Assuming the particle flux estimates are accurate, we posit that this additional C demand must be met by diel vertical migration of zooplankton feeding at the surface and by carnivory at depth--with both processes ultimately supplying organic C to mesopelagic bacteria. These pathways need to be incorporated into biogeochemical models that predict global C sequestration in the deep sea.","container-title":"Limnology and Oceanography","DOI":"10.2307/40058255","ISSN":"0024-3590","issue":"4","journalAbbreviation":"Limnol. Oceanogr.","note":"ArticleType: research-article / Full publication date: Jul., 2008 / Copyright © 2008 American Society of Limnology and Oceanography","page":"1327-1338","source":"JSTOR","title":"Bacterial vs. Zooplankton Control of Sinking Particle Flux in the Ocean's Twilight Zone","volume":"53","author":[{"family":"Steinberg","given":"Deborah K."},{"family":"Mooy","given":"Benjamin A. S. Van"},{"family":"Buesseler","given":"Ken O."},{"family":"Boyd","given":"Philip W."},{"family":"Kobari","given":"Toru"},{"family":"Karl","given":"David M."}],"issued":{"date-parts":[["2008",7,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schema":"https://github.com/citation-style-language/schema/raw/master/csl-citation.json"} </w:delInstrText>
        </w:r>
        <w:r w:rsidR="00750A5E" w:rsidDel="007262B8">
          <w:fldChar w:fldCharType="separate"/>
        </w:r>
        <w:r w:rsidR="003B6974" w:rsidRPr="007262B8" w:rsidDel="007262B8">
          <w:delText>(Steinberg et al., 2008; Steinberg &amp; Landry, 2017)</w:delText>
        </w:r>
        <w:r w:rsidR="00750A5E" w:rsidDel="007262B8">
          <w:fldChar w:fldCharType="end"/>
        </w:r>
        <w:r w:rsidDel="007262B8">
          <w:delText xml:space="preserve"> which feed on, produce and disaggregate particles, and </w:delText>
        </w:r>
      </w:del>
      <w:r>
        <w:t xml:space="preserve">whose interactions on particle flux in pelagic ODZs are only beginning to be explored </w:t>
      </w:r>
      <w:r w:rsidR="00750A5E">
        <w:fldChar w:fldCharType="begin"/>
      </w:r>
      <w:r w:rsidR="00A935E8">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3B6974" w:rsidRPr="003B6974">
        <w:t>(Kiko et al., 2020)</w:t>
      </w:r>
      <w:r w:rsidR="00750A5E">
        <w:fldChar w:fldCharType="end"/>
      </w:r>
      <w:r>
        <w:t>.</w:t>
      </w:r>
    </w:p>
    <w:p w14:paraId="0000001B" w14:textId="01E965F2" w:rsidR="00104E87" w:rsidRDefault="004D045E">
      <w:r>
        <w:t xml:space="preserve">Models of particle transfer through the mesopelagic oceans predict that particle size and mineral content, ocean temperature, and oxygen concentrations are the dominant factors modulating particle flux attenuation </w:t>
      </w:r>
      <w:r w:rsidR="00750A5E">
        <w:fldChar w:fldCharType="begin"/>
      </w:r>
      <w:r w:rsidR="003B6974">
        <w:instrText xml:space="preserve"> ADDIN ZOTERO_ITEM CSL_CITATION {"citationID":"Aj3QjFSN","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3B6974">
        <w:rPr>
          <w:rFonts w:ascii="Cambria Math" w:hAnsi="Cambria Math" w:cs="Cambria Math"/>
        </w:rPr>
        <w:instrText>∼</w:instrText>
      </w:r>
      <w:r w:rsidR="003B6974">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3B6974" w:rsidRPr="003B6974">
        <w:t>(Cram et al., 2018; DeVries &amp; Weber, 2017)</w:t>
      </w:r>
      <w:r w:rsidR="00750A5E">
        <w:fldChar w:fldCharType="end"/>
      </w:r>
      <w:r w:rsidR="00F06FFB">
        <w:t xml:space="preserve">. </w:t>
      </w:r>
      <w:r>
        <w:t xml:space="preserve">These models, however, do not account for </w:t>
      </w:r>
      <w:r>
        <w:lastRenderedPageBreak/>
        <w:t xml:space="preserve">active transport or disaggregation by zooplankton. As a result of this assumption, the models predict that small particles preferentially attenuate with depth, which is often not borne out by observations </w:t>
      </w:r>
      <w:r w:rsidR="00750A5E">
        <w:fldChar w:fldCharType="begin"/>
      </w:r>
      <w:r w:rsidR="00750A5E">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3B6974" w:rsidRPr="003B6974">
        <w:t>(Durkin et al., 2015)</w:t>
      </w:r>
      <w:r w:rsidR="00750A5E">
        <w:fldChar w:fldCharType="end"/>
      </w:r>
      <w:r>
        <w:t>. Therefore</w:t>
      </w:r>
      <w:r w:rsidR="00750A5E">
        <w:t>,</w:t>
      </w:r>
      <w:r>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66BFE7F3" w:rsidR="00104E87" w:rsidRDefault="004D045E">
      <w:r>
        <w:t xml:space="preserve">Underwater vision profilers </w:t>
      </w:r>
      <w:del w:id="39" w:author="Clara Fuchsman" w:date="2021-05-13T14:12:00Z">
        <w:r w:rsidR="00750A5E" w:rsidDel="007262B8">
          <w:delText xml:space="preserve">- </w:delText>
        </w:r>
      </w:del>
      <w:ins w:id="40" w:author="Clara Fuchsman" w:date="2021-05-13T14:12:00Z">
        <w:r w:rsidR="007262B8">
          <w:t xml:space="preserve">are </w:t>
        </w:r>
      </w:ins>
      <w:r w:rsidR="00750A5E">
        <w:t>cameras</w:t>
      </w:r>
      <w:r>
        <w:t xml:space="preserve"> that can count and size many particles over large water volumes </w:t>
      </w:r>
      <w:r w:rsidR="00750A5E">
        <w:fldChar w:fldCharType="begin"/>
      </w:r>
      <w:r w:rsidR="003B6974">
        <w:instrText xml:space="preserve"> ADDIN ZOTERO_ITEM CSL_CITATION {"citationID":"4R0VWLil","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3B6974" w:rsidRPr="003B6974">
        <w:t>(Picheral et al., 2010)</w:t>
      </w:r>
      <w:r w:rsidR="00750A5E">
        <w:fldChar w:fldCharType="end"/>
      </w:r>
      <w:r>
        <w:t xml:space="preserve"> </w:t>
      </w:r>
      <w:ins w:id="41" w:author="Clara Fuchsman" w:date="2021-05-13T14:12:00Z">
        <w:r w:rsidR="007262B8">
          <w:t>and</w:t>
        </w:r>
      </w:ins>
      <w:del w:id="42" w:author="Clara Fuchsman" w:date="2021-05-13T14:12:00Z">
        <w:r w:rsidDel="007262B8">
          <w:delText>-</w:delText>
        </w:r>
      </w:del>
      <w:r>
        <w:t xml:space="preserve"> provide valuable information about particle distributions and transport. When deployed in concert with particle traps in some regions, they can be used to predict flux in other regions where traps have not been deployed </w:t>
      </w:r>
      <w:r w:rsidR="00750A5E">
        <w:fldChar w:fldCharType="begin"/>
      </w:r>
      <w:r w:rsidR="00A935E8">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3B6974" w:rsidRPr="003B6974">
        <w:t>(Guidi et al., 2008; Kiko et al., 2020)</w:t>
      </w:r>
      <w:r w:rsidR="00750A5E">
        <w:fldChar w:fldCharType="end"/>
      </w:r>
      <w:r>
        <w:t xml:space="preserve">. UVPs can furthermore provide resolved information about particle flux variability across space and time </w:t>
      </w:r>
      <w:r w:rsidR="00911372">
        <w:fldChar w:fldCharType="begin"/>
      </w:r>
      <w:r w:rsidR="00A935E8">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911372">
        <w:fldChar w:fldCharType="separate"/>
      </w:r>
      <w:r w:rsidR="003B6974" w:rsidRPr="003B6974">
        <w:t>(Guidi et al., 2008; Kiko et al., 2017)</w:t>
      </w:r>
      <w:r w:rsidR="00911372">
        <w:fldChar w:fldCharType="end"/>
      </w:r>
      <w:r>
        <w:t xml:space="preserve">. Connecting UVP and trap data can furthermore inform about relationships between particle size, biomass, composition, and sinking speed, as well as the contributions of the different particle sizes to flux </w:t>
      </w:r>
      <w:r w:rsidR="00911372">
        <w:fldChar w:fldCharType="begin"/>
      </w:r>
      <w:r w:rsidR="00911372">
        <w:instrText xml:space="preserve"> ADDIN ZOTERO_ITEM CSL_CITATION {"citationID":"xIwUZJc8","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3B6974" w:rsidRPr="003B6974">
        <w:t>(Guidi et al., 2008)</w:t>
      </w:r>
      <w:r w:rsidR="00911372">
        <w:fldChar w:fldCharType="end"/>
      </w:r>
      <w:r>
        <w:t>.</w:t>
      </w:r>
    </w:p>
    <w:p w14:paraId="0000001D" w14:textId="1CFB5CA6" w:rsidR="00104E87" w:rsidRDefault="0014548D">
      <w:ins w:id="43" w:author="Jacob Cram" w:date="2021-05-17T13:56:00Z">
        <w:r>
          <w:t xml:space="preserve">UVP have provided insight into other anoxic and hypoxic environments. In the Arabian Sea, particle size data from a UVP were compared to zooplankton abundances and surface productivity. The authors concluded that in this ODZ region, particle size distributions were shaped by microbial and zooplankton activities, the spatiotemporal structure of surface </w:t>
        </w:r>
        <w:proofErr w:type="spellStart"/>
        <w:r>
          <w:t>phytoplantkon</w:t>
        </w:r>
        <w:proofErr w:type="spellEnd"/>
        <w:r>
          <w:t xml:space="preserve"> blooms and horizontal transport of particles by currents</w:t>
        </w:r>
        <w:r>
          <w:t xml:space="preserve"> </w:t>
        </w:r>
      </w:ins>
      <w:r>
        <w:fldChar w:fldCharType="begin"/>
      </w:r>
      <w:r>
        <w:instrText xml:space="preserve"> ADDIN ZOTERO_ITEM CSL_CITATION {"citationID":"WTKbxDSf","properties":{"formattedCitation":"(Roullier et al., 2014)","plainCitation":"(Roullier et al., 2014)","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Pr="0014548D">
        <w:t>(</w:t>
      </w:r>
      <w:proofErr w:type="spellStart"/>
      <w:r w:rsidRPr="0014548D">
        <w:t>Roullier</w:t>
      </w:r>
      <w:proofErr w:type="spellEnd"/>
      <w:r w:rsidRPr="0014548D">
        <w:t xml:space="preserve"> et al., 2014)</w:t>
      </w:r>
      <w:r>
        <w:fldChar w:fldCharType="end"/>
      </w:r>
      <w:r>
        <w:t>. Another</w:t>
      </w:r>
      <w:r w:rsidR="004D045E">
        <w:t xml:space="preserve"> recent study combined new particle size tracking, </w:t>
      </w:r>
      <w:proofErr w:type="spellStart"/>
      <w:r w:rsidR="004D045E">
        <w:t>mockness</w:t>
      </w:r>
      <w:proofErr w:type="spellEnd"/>
      <w:r w:rsidR="004D045E">
        <w:t xml:space="preserve"> tows, and acoustic data, all collected at one site, with previously collected trap measurements from nearby locations to explore zooplankton transport in the Eastern Tropical North Atlantic, a hypoxic, but not </w:t>
      </w:r>
      <w:del w:id="44" w:author="Clara Fuchsman" w:date="2021-05-13T14:12:00Z">
        <w:r w:rsidR="004D045E" w:rsidDel="007262B8">
          <w:delText xml:space="preserve">fully </w:delText>
        </w:r>
      </w:del>
      <w:r w:rsidR="004D045E">
        <w:t xml:space="preserve">anoxic, Oxygen Minimum Zone </w:t>
      </w:r>
      <w:r w:rsidR="00911372">
        <w:fldChar w:fldCharType="begin"/>
      </w:r>
      <w:r w:rsidR="00A935E8">
        <w:instrText xml:space="preserve"> ADDIN ZOTERO_ITEM CSL_CITATION {"citationID":"CGdYd8k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3B6974" w:rsidRPr="003B6974">
        <w:t>(Kiko et al., 2020)</w:t>
      </w:r>
      <w:r w:rsidR="00911372">
        <w:fldChar w:fldCharType="end"/>
      </w:r>
      <w:r w:rsidR="004D045E">
        <w:t>. The authors found a particle concentration maximum in the mesopelagic and contended that this feature suggests transport by zooplankton, and/or mortality of migrating zooplankton. The authors suggest that in more anoxic and larger ODZs, such as the modern day ETNP, and in particular as hypoxic water shifts to anoxia</w:t>
      </w:r>
      <w:r w:rsidR="005C68C5">
        <w:t>,</w:t>
      </w:r>
      <w:r w:rsidR="004D045E">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3E8A1DE0" w:rsidR="00104E87" w:rsidRDefault="004D045E">
      <w:r>
        <w:t xml:space="preserve">A recent modeling study posed three hypotheses to explain why particle flux attenuates slowly in ODZs </w:t>
      </w:r>
      <w:r w:rsidR="00911372">
        <w:fldChar w:fldCharType="begin"/>
      </w:r>
      <w:r w:rsidR="0091137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3B6974" w:rsidRPr="003B6974">
        <w:t>(Weber &amp; Bianchi, 2020)</w:t>
      </w:r>
      <w:r w:rsidR="00911372">
        <w:fldChar w:fldCharType="end"/>
      </w:r>
      <w:r>
        <w:t xml:space="preserve">, which are susceptible to testing with UVP data. These are: </w:t>
      </w:r>
      <w:del w:id="45" w:author="Jacob Cram" w:date="2021-05-17T12:05:00Z">
        <w:r w:rsidDel="00374C9F">
          <w:rPr>
            <w:b/>
          </w:rPr>
          <w:delText>HA1</w:delText>
        </w:r>
      </w:del>
      <w:ins w:id="46" w:author="Jacob Cram" w:date="2021-05-17T12:05:00Z">
        <w:r w:rsidR="00374C9F">
          <w:rPr>
            <w:b/>
          </w:rPr>
          <w:t>H1</w:t>
        </w:r>
      </w:ins>
      <w:r>
        <w:rPr>
          <w:b/>
        </w:rPr>
        <w:t>:</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del w:id="47" w:author="Jacob Cram" w:date="2021-05-17T12:05:00Z">
        <w:r w:rsidDel="00374C9F">
          <w:rPr>
            <w:b/>
          </w:rPr>
          <w:delText>HA2</w:delText>
        </w:r>
      </w:del>
      <w:ins w:id="48" w:author="Jacob Cram" w:date="2021-05-17T12:05:00Z">
        <w:r w:rsidR="00374C9F">
          <w:rPr>
            <w:b/>
          </w:rPr>
          <w:t>H2</w:t>
        </w:r>
      </w:ins>
      <w:r>
        <w:rPr>
          <w:b/>
        </w:rPr>
        <w:t>:</w:t>
      </w:r>
      <w:r>
        <w:t xml:space="preserve"> Disaggregation by zooplankton is slower in ODZs than elsewhere. </w:t>
      </w:r>
      <w:del w:id="49" w:author="Jacob Cram" w:date="2021-05-17T12:06:00Z">
        <w:r w:rsidDel="00374C9F">
          <w:rPr>
            <w:b/>
          </w:rPr>
          <w:delText>HA3</w:delText>
        </w:r>
      </w:del>
      <w:ins w:id="50" w:author="Jacob Cram" w:date="2021-05-17T12:06:00Z">
        <w:r w:rsidR="00374C9F">
          <w:rPr>
            <w:b/>
          </w:rPr>
          <w:t>H3</w:t>
        </w:r>
      </w:ins>
      <w:r>
        <w:rPr>
          <w:b/>
        </w:rPr>
        <w:t>:</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3B6974">
        <w:instrText xml:space="preserve"> ADDIN ZOTERO_ITEM CSL_CITATION {"citationID":"Lj6pMJiy","properties":{"formattedCitation":"(Bianchi et al., 2018; Lam &amp; Kuypers, 2011)","plainCitation":"(Bianchi et al., 2018;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3B6974" w:rsidRPr="003B6974">
        <w:t>(Bianchi et al., 2018; Lam &amp; Kuypers, 2011)</w:t>
      </w:r>
      <w:r w:rsidR="00911372">
        <w:fldChar w:fldCharType="end"/>
      </w:r>
      <w:r>
        <w:t>. Sulfide and organic matter sulfurization have been found on particles at this site</w:t>
      </w:r>
      <w:ins w:id="51" w:author="Clara Fuchsman" w:date="2021-05-13T14:14:00Z">
        <w:r w:rsidR="007262B8">
          <w:t xml:space="preserve"> at nanomolar concentrations</w:t>
        </w:r>
      </w:ins>
      <w:r>
        <w:t xml:space="preserve"> </w:t>
      </w:r>
      <w:r w:rsidR="00911372">
        <w:fldChar w:fldCharType="begin"/>
      </w:r>
      <w:r w:rsidR="0091137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3B6974" w:rsidRPr="003B6974">
        <w:t>(Raven et al., 2021)</w:t>
      </w:r>
      <w:r w:rsidR="00911372">
        <w:fldChar w:fldCharType="end"/>
      </w:r>
      <w:r>
        <w:t xml:space="preserve">. Microbial analysis of particles found sulfate reducers and S-oxidizing denitrifiers at low abundance </w:t>
      </w:r>
      <w:commentRangeStart w:id="52"/>
      <w:r w:rsidR="00911372">
        <w:fldChar w:fldCharType="begin"/>
      </w:r>
      <w:r w:rsidR="0091137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3B6974" w:rsidRPr="003B6974">
        <w:t>(Fuchsman et al., 2017; Saunders et al., 2019)</w:t>
      </w:r>
      <w:r w:rsidR="00911372">
        <w:fldChar w:fldCharType="end"/>
      </w:r>
      <w:commentRangeEnd w:id="52"/>
      <w:r w:rsidR="00B3090F">
        <w:rPr>
          <w:rStyle w:val="CommentReference"/>
        </w:rPr>
        <w:commentReference w:id="52"/>
      </w:r>
      <w:r>
        <w:t xml:space="preserve">.  Each of the hypotheses outlined above were predicted to leave distinct signatures in particle size distributions in the core of ODZ regions </w:t>
      </w:r>
      <w:r w:rsidR="00911372">
        <w:fldChar w:fldCharType="begin"/>
      </w:r>
      <w:r w:rsidR="0091137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3B6974" w:rsidRPr="003B6974">
        <w:t>(Weber &amp; Bianchi, 2020)</w:t>
      </w:r>
      <w:r w:rsidR="00911372">
        <w:fldChar w:fldCharType="end"/>
      </w:r>
      <w:r>
        <w:t>. The model with slow attenuation of all particles, predicts an increase in the abundance of small particles in the ODZ core, while the other two models, predict a decrease in small particle abundance, because small particles are either not replaced by disaggregation of large particles (</w:t>
      </w:r>
      <w:del w:id="53" w:author="Jacob Cram" w:date="2021-05-17T12:05:00Z">
        <w:r w:rsidR="006E5628" w:rsidDel="00374C9F">
          <w:delText>HA</w:delText>
        </w:r>
        <w:r w:rsidDel="00374C9F">
          <w:delText>2</w:delText>
        </w:r>
      </w:del>
      <w:ins w:id="54" w:author="Jacob Cram" w:date="2021-05-17T12:05:00Z">
        <w:r w:rsidR="00374C9F">
          <w:t>H2</w:t>
        </w:r>
      </w:ins>
      <w:r>
        <w:t>) or because those particles are remineralized more quickly than larger particles (</w:t>
      </w:r>
      <w:r w:rsidR="006E5628">
        <w:t>HA</w:t>
      </w:r>
      <w:r>
        <w:t xml:space="preserve"> 3). However, the necessary particle size data from an ODZ was not available to support any hypothesis at the exclusion of the others. In this manuscript we present a new dataset that is sufficient to test these three hypotheses (hereafter called Weber-Bianchi models).</w:t>
      </w:r>
    </w:p>
    <w:p w14:paraId="0000001F" w14:textId="51A3748A" w:rsidR="00104E87" w:rsidRDefault="004D045E">
      <w:r>
        <w:t xml:space="preserve">While UVP and traps have been sampled together </w:t>
      </w:r>
      <w:r w:rsidR="00911372">
        <w:fldChar w:fldCharType="begin"/>
      </w:r>
      <w:r w:rsidR="00911372">
        <w: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3B6974" w:rsidRPr="003B6974">
        <w:t>(Guidi et al., 2008)</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911372">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3B6974" w:rsidRPr="003B6974">
        <w:t>(Fuchsman et al., 2019; Pennington et al., 2006)</w:t>
      </w:r>
      <w:r w:rsidR="00911372">
        <w:fldChar w:fldCharType="end"/>
      </w:r>
      <w:r>
        <w:t xml:space="preserve">. Meanwhile most flux data has been measured in </w:t>
      </w:r>
      <w:ins w:id="55" w:author="Clara Fuchsman" w:date="2021-05-13T14:15:00Z">
        <w:r w:rsidR="007262B8">
          <w:t xml:space="preserve">more coastal, </w:t>
        </w:r>
      </w:ins>
      <w:r>
        <w:t xml:space="preserve">higher productivity regions of the ETNP </w:t>
      </w:r>
      <w:r w:rsidR="00911372">
        <w:lastRenderedPageBreak/>
        <w:fldChar w:fldCharType="begin"/>
      </w:r>
      <w:r w:rsidR="00911372">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3B6974" w:rsidRPr="003B6974">
        <w:t>(Hartnett &amp; Devol, 2003; Van Mooy et al., 2002)</w:t>
      </w:r>
      <w:r w:rsidR="00911372">
        <w:fldChar w:fldCharType="end"/>
      </w:r>
      <w:r>
        <w:t>. Furthermore, the degree to which zooplankton swimming or other processes lead to particle disaggregation, both in ODZs and elsewhere in the ocean, is unknown.</w:t>
      </w:r>
    </w:p>
    <w:p w14:paraId="00000020" w14:textId="77777777" w:rsidR="00104E87" w:rsidRDefault="004D045E">
      <w:r>
        <w:t>To provide the data to test hypotheses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460A5FE8" w:rsidR="00104E87" w:rsidRDefault="006B0287">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dtPr>
        <w:sdtEndPr/>
        <w:sdtContent/>
      </w:sdt>
      <w:r w:rsidR="004D045E">
        <w:t xml:space="preserve">We ask the following three questions: </w:t>
      </w:r>
    </w:p>
    <w:p w14:paraId="00000024" w14:textId="77DB0268" w:rsidR="00104E87" w:rsidRDefault="004D045E">
      <w:r>
        <w:rPr>
          <w:b/>
        </w:rPr>
        <w:t>Question A:</w:t>
      </w:r>
      <w:r>
        <w:t xml:space="preserve"> Do our data support any of the three Weber and Bianchi </w:t>
      </w:r>
      <w:r w:rsidR="00911372">
        <w:fldChar w:fldCharType="begin"/>
      </w:r>
      <w:r w:rsidR="0091137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3B6974" w:rsidRPr="003B6974">
        <w:t>(2020)</w:t>
      </w:r>
      <w:r w:rsidR="00911372">
        <w:fldChar w:fldCharType="end"/>
      </w:r>
      <w:r>
        <w:t xml:space="preserve"> models (</w:t>
      </w:r>
      <w:del w:id="56" w:author="Jacob Cram" w:date="2021-05-17T12:04:00Z">
        <w:r w:rsidDel="00374C9F">
          <w:rPr>
            <w:b/>
          </w:rPr>
          <w:delText>HA</w:delText>
        </w:r>
      </w:del>
      <w:ins w:id="57" w:author="Jacob Cram" w:date="2021-05-17T12:04:00Z">
        <w:r w:rsidR="00374C9F">
          <w:rPr>
            <w:b/>
          </w:rPr>
          <w:t>H</w:t>
        </w:r>
      </w:ins>
      <w:r>
        <w:rPr>
          <w:b/>
        </w:rPr>
        <w:t>1-</w:t>
      </w:r>
      <w:del w:id="58" w:author="Jacob Cram" w:date="2021-05-17T12:04:00Z">
        <w:r w:rsidDel="00374C9F">
          <w:rPr>
            <w:b/>
          </w:rPr>
          <w:delText>HA</w:delText>
        </w:r>
      </w:del>
      <w:ins w:id="59" w:author="Jacob Cram" w:date="2021-05-17T12:04:00Z">
        <w:r w:rsidR="00374C9F">
          <w:rPr>
            <w:b/>
          </w:rPr>
          <w:t>H</w:t>
        </w:r>
      </w:ins>
      <w:r>
        <w:rPr>
          <w:b/>
        </w:rPr>
        <w:t>3</w:t>
      </w:r>
      <w:r>
        <w:t xml:space="preserve">)? </w:t>
      </w:r>
    </w:p>
    <w:p w14:paraId="00000025" w14:textId="77777777" w:rsidR="00104E87" w:rsidRDefault="004D045E">
      <w:r>
        <w:rPr>
          <w:b/>
        </w:rPr>
        <w:t>Question B:</w:t>
      </w:r>
      <w:r>
        <w:t xml:space="preserve"> How do the particle size distribution at one location in the oligotrophic Eastern Tropical North Pacific vary with respect to depth and time?</w:t>
      </w:r>
    </w:p>
    <w:p w14:paraId="40753917" w14:textId="6C124473" w:rsidR="00911372" w:rsidRDefault="004D045E">
      <w:commentRangeStart w:id="60"/>
      <w:del w:id="61" w:author="Jacob Cram" w:date="2021-05-17T12:03:00Z">
        <w:r w:rsidDel="00374C9F">
          <w:delText xml:space="preserve">Within the scope of this question, we have three hypotheses: </w:delText>
        </w:r>
        <w:r w:rsidDel="00374C9F">
          <w:rPr>
            <w:b/>
          </w:rPr>
          <w:delText>HB1:</w:delText>
        </w:r>
        <w:r w:rsidDel="00374C9F">
          <w:delText xml:space="preserve"> Temporal day to day variability in particle number, particle size distribution slope and flux would be evident. </w:delText>
        </w:r>
        <w:r w:rsidDel="00374C9F">
          <w:rPr>
            <w:b/>
          </w:rPr>
          <w:delText>HB2:</w:delText>
        </w:r>
        <w:r w:rsidDel="00374C9F">
          <w:delText xml:space="preserve"> This variability would relate to the location of migratory zooplankton, with a combination of increased particle flux and disaggregation present where zooplankton occur. </w:delText>
        </w:r>
        <w:r w:rsidDel="00374C9F">
          <w:rPr>
            <w:b/>
          </w:rPr>
          <w:delText>HB3:</w:delText>
        </w:r>
        <w:r w:rsidDel="00374C9F">
          <w:delText xml:space="preserve"> Disaggregation and particle production by zooplankton might lead to particle size patterns that cannot be explained by remineralization and sinking alone.</w:delText>
        </w:r>
      </w:del>
      <w:customXmlDelRangeStart w:id="62" w:author="Jacob Cram" w:date="2021-05-17T12:03:00Z"/>
      <w:sdt>
        <w:sdtPr>
          <w:tag w:val="goog_rdk_6"/>
          <w:id w:val="-488788168"/>
        </w:sdtPr>
        <w:sdtEndPr/>
        <w:sdtContent>
          <w:customXmlDelRangeEnd w:id="62"/>
          <w:customXmlDelRangeStart w:id="63" w:author="Jacob Cram" w:date="2021-05-17T12:03:00Z"/>
        </w:sdtContent>
      </w:sdt>
      <w:customXmlDelRangeEnd w:id="63"/>
      <w:customXmlDelRangeStart w:id="64" w:author="Jacob Cram" w:date="2021-05-17T12:03:00Z"/>
      <w:sdt>
        <w:sdtPr>
          <w:tag w:val="goog_rdk_7"/>
          <w:id w:val="1346672149"/>
        </w:sdtPr>
        <w:sdtEndPr/>
        <w:sdtContent>
          <w:customXmlDelRangeEnd w:id="64"/>
          <w:customXmlDelRangeStart w:id="65" w:author="Jacob Cram" w:date="2021-05-17T12:03:00Z"/>
        </w:sdtContent>
      </w:sdt>
      <w:customXmlDelRangeEnd w:id="65"/>
      <w:customXmlDelRangeStart w:id="66" w:author="Jacob Cram" w:date="2021-05-17T12:03:00Z"/>
      <w:sdt>
        <w:sdtPr>
          <w:tag w:val="goog_rdk_8"/>
          <w:id w:val="-129638171"/>
        </w:sdtPr>
        <w:sdtEndPr/>
        <w:sdtContent>
          <w:customXmlDelRangeEnd w:id="66"/>
          <w:customXmlDelRangeStart w:id="67" w:author="Jacob Cram" w:date="2021-05-17T12:03:00Z"/>
        </w:sdtContent>
      </w:sdt>
      <w:customXmlDelRangeEnd w:id="67"/>
      <w:commentRangeEnd w:id="60"/>
      <w:r w:rsidR="007262B8">
        <w:rPr>
          <w:rStyle w:val="CommentReference"/>
        </w:rPr>
        <w:commentReference w:id="60"/>
      </w:r>
    </w:p>
    <w:p w14:paraId="00000027" w14:textId="587149A9" w:rsidR="00104E87" w:rsidRDefault="00911372">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disaggregation like processes, and if so, do these co-occur with migratory zooplankton?</w:t>
      </w:r>
    </w:p>
    <w:p w14:paraId="00000028" w14:textId="77777777" w:rsidR="00104E87" w:rsidRDefault="004D045E">
      <w:pPr>
        <w:pStyle w:val="Heading1"/>
      </w:pPr>
      <w:bookmarkStart w:id="68" w:name="_heading=h.mszek3c207e" w:colFirst="0" w:colLast="0"/>
      <w:bookmarkStart w:id="69" w:name="bookmark=id.tyjcwt" w:colFirst="0" w:colLast="0"/>
      <w:bookmarkEnd w:id="68"/>
      <w:bookmarkEnd w:id="69"/>
      <w:r>
        <w:t>Methods</w:t>
      </w:r>
    </w:p>
    <w:p w14:paraId="00000029" w14:textId="21891AFE" w:rsidR="00104E87" w:rsidRDefault="004D045E">
      <w:r>
        <w:t xml:space="preserve">Unless specified otherwise, measurements were taken on board the R/V </w:t>
      </w:r>
      <w:proofErr w:type="spellStart"/>
      <w:r w:rsidRPr="007262B8">
        <w:rPr>
          <w:i/>
          <w:iCs/>
          <w:rPrChange w:id="70" w:author="Clara Fuchsman" w:date="2021-05-13T14:18:00Z">
            <w:rPr/>
          </w:rPrChange>
        </w:rPr>
        <w:t>Sikuliaq</w:t>
      </w:r>
      <w:proofErr w:type="spellEnd"/>
      <w:r>
        <w:t xml:space="preserve"> from 07 January 2017 through 13 January 2017 at 16.5°N 106.9°W, located in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t>
      </w:r>
      <w:del w:id="71" w:author="Clara Fuchsman" w:date="2021-05-13T14:18:00Z">
        <w:r w:rsidDel="007262B8">
          <w:delText xml:space="preserve">which </w:delText>
        </w:r>
      </w:del>
      <w:ins w:id="72" w:author="Clara Fuchsman" w:date="2021-05-13T14:18:00Z">
        <w:r w:rsidR="007262B8">
          <w:t xml:space="preserve">but </w:t>
        </w:r>
      </w:ins>
      <w:r>
        <w:t>was not anoxic</w:t>
      </w:r>
      <w:r w:rsidR="003D3B05">
        <w:t xml:space="preserve"> </w:t>
      </w:r>
      <w:r>
        <w:t>(P16 Transect Station 100; Figure S1).</w:t>
      </w:r>
    </w:p>
    <w:p w14:paraId="0000002A" w14:textId="77777777" w:rsidR="00104E87" w:rsidRDefault="004D045E">
      <w:pPr>
        <w:pStyle w:val="Heading2"/>
      </w:pPr>
      <w:bookmarkStart w:id="73" w:name="bookmark=id.3dy6vkm" w:colFirst="0" w:colLast="0"/>
      <w:bookmarkEnd w:id="73"/>
      <w:r>
        <w:t>Water property measurements</w:t>
      </w:r>
    </w:p>
    <w:p w14:paraId="0000002B" w14:textId="77777777" w:rsidR="00104E87" w:rsidRDefault="004D045E">
      <w:r>
        <w:t xml:space="preserve">We measured water properties of temperature, salinity, fluorescence, oxygen concentration and turbidity using the shipboard </w:t>
      </w:r>
      <w:proofErr w:type="spellStart"/>
      <w:r>
        <w:t>SeaBird</w:t>
      </w:r>
      <w:proofErr w:type="spellEnd"/>
      <w:r>
        <w:t xml:space="preserve"> 911 CTD. Auxiliary sensors included a </w:t>
      </w:r>
      <w:proofErr w:type="spellStart"/>
      <w:r>
        <w:t>WetLabs</w:t>
      </w:r>
      <w:proofErr w:type="spellEnd"/>
      <w:r>
        <w:t xml:space="preserve"> C-Star (beam attenuation and transmission) and a </w:t>
      </w:r>
      <w:proofErr w:type="spellStart"/>
      <w:r>
        <w:t>Seapoint</w:t>
      </w:r>
      <w:proofErr w:type="spellEnd"/>
      <w:r>
        <w:t xml:space="preserve"> fluorometer. Data were processed with Seabird Software, (programs–data conversion, align, thermal mass, derive, bin average and bottle summary) using factory supplied calibrations. Data was analyzed and visualized in </w:t>
      </w:r>
      <w:r>
        <w:rPr>
          <w:i/>
        </w:rPr>
        <w:t xml:space="preserve">R </w:t>
      </w:r>
      <w:r>
        <w:t>(Team 2011).</w:t>
      </w:r>
    </w:p>
    <w:p w14:paraId="0000002C" w14:textId="77777777" w:rsidR="00104E87" w:rsidRDefault="004D045E">
      <w:pPr>
        <w:pStyle w:val="Heading2"/>
      </w:pPr>
      <w:bookmarkStart w:id="74" w:name="bookmark=id.1t3h5sf" w:colFirst="0" w:colLast="0"/>
      <w:bookmarkEnd w:id="74"/>
      <w:r>
        <w:t>Water mass analysis</w:t>
      </w:r>
    </w:p>
    <w:p w14:paraId="0000002D" w14:textId="4F0CDCCC" w:rsidR="00104E87" w:rsidRDefault="004D045E">
      <w:r>
        <w:t xml:space="preserve">Evans et al. (2020) previously employed optimum multiparameter analysis to map the percent identity of the water observed at each depth to three water masses: the 13 Degree Celsius Water </w:t>
      </w:r>
      <w:ins w:id="75" w:author="Clara Fuchsman" w:date="2021-05-13T14:19:00Z">
        <w:r w:rsidR="001A5B17">
          <w:t>(</w:t>
        </w:r>
      </w:ins>
      <w:r>
        <w:t>13CW</w:t>
      </w:r>
      <w:ins w:id="76" w:author="Clara Fuchsman" w:date="2021-05-13T14:19:00Z">
        <w:r w:rsidR="001A5B17">
          <w:t>)</w:t>
        </w:r>
      </w:ins>
      <w:r>
        <w:t>, North Equatorial Pacific Intermediate Water (NEPIW), and Antarctic Intermediate Water (AAIW). We subset and examine only the portion of these data that correspond to our site.</w:t>
      </w:r>
    </w:p>
    <w:p w14:paraId="0000002E" w14:textId="77777777" w:rsidR="00104E87" w:rsidRDefault="004D045E">
      <w:pPr>
        <w:pStyle w:val="Heading2"/>
      </w:pPr>
      <w:bookmarkStart w:id="77" w:name="bookmark=id.4d34og8" w:colFirst="0" w:colLast="0"/>
      <w:bookmarkEnd w:id="77"/>
      <w:r>
        <w:t>Particle size measurements</w:t>
      </w:r>
    </w:p>
    <w:p w14:paraId="0000002F" w14:textId="5A782160" w:rsidR="00104E87" w:rsidRDefault="004D045E">
      <w:r>
        <w:t xml:space="preserve">Particle size data were collected by Underwater Vision Profiler 5 (UVP) that was mounted below the CTD-rosette and deployed for all CTD casts shallower than 2500 m. A UVP is a combination camera and 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3B6974">
        <w:instrText xml:space="preserve"> ADDIN ZOTERO_ITEM CSL_CITATION {"citationID":"XIIOBeyW","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3B6974" w:rsidRPr="003B6974">
        <w:t>(Picheral et al., 2010)</w:t>
      </w:r>
      <w:r w:rsidR="00911372">
        <w:fldChar w:fldCharType="end"/>
      </w:r>
      <w:r>
        <w:t xml:space="preserve">. Visual inspection of images larger than 1 mm suggests that particles are primarily “marine snow” but about 5% are zooplankton. UVP data were processed using custom MATLAB scripts, uploaded to </w:t>
      </w:r>
      <w:proofErr w:type="spellStart"/>
      <w:r>
        <w:t>EcoTaxa</w:t>
      </w:r>
      <w:proofErr w:type="spellEnd"/>
      <w:r>
        <w:t xml:space="preserve"> </w:t>
      </w:r>
      <w:r w:rsidR="00911372">
        <w:fldChar w:fldCharType="begin"/>
      </w:r>
      <w:r w:rsidR="003B6974">
        <w:instrText xml:space="preserve"> ADDIN ZOTERO_ITEM CSL_CITATION {"citationID":"Zp7NTDUM","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3B6974" w:rsidRPr="003B6974">
        <w:t>(Picheral et al., 2017)</w:t>
      </w:r>
      <w:r w:rsidR="00911372">
        <w:fldChar w:fldCharType="end"/>
      </w:r>
      <w:r>
        <w:t>, and analyzed in R. The UVP provided estimates of particle abundances of particles in different size-bins, as well as information about the volumes over which those particle numbers had been collected.</w:t>
      </w:r>
    </w:p>
    <w:p w14:paraId="00000030" w14:textId="77777777" w:rsidR="00104E87" w:rsidRDefault="004D045E">
      <w:pPr>
        <w:pStyle w:val="Heading2"/>
      </w:pPr>
      <w:bookmarkStart w:id="78" w:name="bookmark=id.2s8eyo1" w:colFirst="0" w:colLast="0"/>
      <w:bookmarkEnd w:id="78"/>
      <w:r>
        <w:lastRenderedPageBreak/>
        <w:t>Flux measurements</w:t>
      </w:r>
    </w:p>
    <w:p w14:paraId="00000031" w14:textId="7025ADF5" w:rsidR="00104E87" w:rsidRDefault="004D045E">
      <w:r>
        <w:t>Free floating, surface tethered particle traps were used to quantify carbon fluxes from sinking particles. Arrays, consisting of a surface float and two traps</w:t>
      </w:r>
      <w:r w:rsidR="006E5628">
        <w:t>,</w:t>
      </w:r>
      <w:r>
        <w:t xml:space="preserve"> were deployed and allowed to float freely for at least 21-96 hours, during which time they collected and incubated particles. Trap deployments began on 07 January, concurrently with the beginning of the UVP sampling, and continued through January 12th.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m. Trap deployments lasted between 21 and 93 hours,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91137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3B6974" w:rsidRPr="003B6974">
        <w:t>(2005)</w:t>
      </w:r>
      <w:r w:rsidR="00911372">
        <w:fldChar w:fldCharType="end"/>
      </w:r>
      <w:r>
        <w:t xml:space="preserve">.  In all cases, particles collected in the net or cone fell into one of two chambers. The bottom chamber collected particles from the net and incubated them -- we did not use these samples in this study. The top chamber collected particles for 22-27 hours, </w:t>
      </w:r>
      <w:ins w:id="79" w:author="Clara Fuchsman" w:date="2021-05-13T14:23:00Z">
        <w:r w:rsidR="001A5B17">
          <w:t xml:space="preserve">the door at the top of the trap closed, </w:t>
        </w:r>
      </w:ins>
      <w:r>
        <w:t xml:space="preserve">and then returned immediately to the surface. For some traps, </w:t>
      </w:r>
      <w:del w:id="80" w:author="Jacob Cram" w:date="2021-05-17T13:42:00Z">
        <w:r w:rsidDel="00394613">
          <w:delText xml:space="preserve">there was a </w:delText>
        </w:r>
        <w:commentRangeStart w:id="81"/>
        <w:r w:rsidDel="00394613">
          <w:delText>malfunction</w:delText>
        </w:r>
        <w:commentRangeEnd w:id="81"/>
        <w:r w:rsidR="001A5B17" w:rsidDel="00394613">
          <w:rPr>
            <w:rStyle w:val="CommentReference"/>
          </w:rPr>
          <w:commentReference w:id="81"/>
        </w:r>
        <w:r w:rsidDel="00394613">
          <w:delText xml:space="preserve"> such that</w:delText>
        </w:r>
      </w:del>
      <w:proofErr w:type="gramStart"/>
      <w:ins w:id="82" w:author="Jacob Cram" w:date="2021-05-17T13:42:00Z">
        <w:r w:rsidR="00394613">
          <w:t>in order to</w:t>
        </w:r>
        <w:proofErr w:type="gramEnd"/>
        <w:r w:rsidR="00394613">
          <w:t xml:space="preserve"> increase collection t</w:t>
        </w:r>
      </w:ins>
      <w:ins w:id="83" w:author="Jacob Cram" w:date="2021-05-17T13:43:00Z">
        <w:r w:rsidR="00394613">
          <w:t>ime,</w:t>
        </w:r>
      </w:ins>
      <w:r>
        <w:t xml:space="preserve"> the door between the bottom and top chamber </w:t>
      </w:r>
      <w:del w:id="84" w:author="Jacob Cram" w:date="2021-05-17T13:43:00Z">
        <w:r w:rsidDel="00394613">
          <w:delText xml:space="preserve">did </w:delText>
        </w:r>
      </w:del>
      <w:ins w:id="85" w:author="Jacob Cram" w:date="2021-05-17T13:43:00Z">
        <w:r w:rsidR="00394613">
          <w:t>was never closed</w:t>
        </w:r>
      </w:ins>
      <w:del w:id="86" w:author="Jacob Cram" w:date="2021-05-17T13:43:00Z">
        <w:r w:rsidDel="00394613">
          <w:delText>not close</w:delText>
        </w:r>
      </w:del>
      <w:r>
        <w:t>, in which case we sampled from the combined volume. This meant that these traps had a longer effective collection time of 33-35 hours (69m, 365m 452</w:t>
      </w:r>
      <w:r w:rsidR="00911372">
        <w:t xml:space="preserve"> </w:t>
      </w:r>
      <w:r>
        <w:t xml:space="preserve">m). The trap </w:t>
      </w:r>
      <w:r w:rsidR="003D3B05">
        <w:t>at 965</w:t>
      </w:r>
      <w:r>
        <w:t xml:space="preserve"> m was deployed for an extended period</w:t>
      </w:r>
      <w:del w:id="87" w:author="Clara Fuchsman" w:date="2021-05-13T14:24:00Z">
        <w:r w:rsidDel="001A5B17">
          <w:delText>, and also suffered from the trap door malfunction,</w:delText>
        </w:r>
      </w:del>
      <w:r>
        <w:t xml:space="preserve"> such that collection time was effectively 91 hours. No poisons were used, and living zooplankton, or ‘swimmers’, were manually removed from collection bottles, while zooplankton carcasses were retained. </w:t>
      </w:r>
    </w:p>
    <w:p w14:paraId="00000032" w14:textId="10A576DE" w:rsidR="00104E87" w:rsidRDefault="004D045E">
      <w:r>
        <w:t xml:space="preserve">Sediment trap material was filtered immediately upon trap recovery onto </w:t>
      </w:r>
      <w:r w:rsidRPr="00911372">
        <w:t>pre-combusted</w:t>
      </w:r>
      <w:r>
        <w:t xml:space="preserve"> GF-75 45mm filters </w:t>
      </w:r>
      <w:ins w:id="88" w:author="Clara Fuchsman" w:date="2021-05-13T14:25:00Z">
        <w:r w:rsidR="001A5B17">
          <w:t xml:space="preserve">(nominal pore size of 0.3 </w:t>
        </w:r>
      </w:ins>
      <w:ins w:id="89" w:author="Clara Fuchsman" w:date="2021-05-13T14:26:00Z">
        <w:r w:rsidR="001A5B17">
          <w:t>µ</w:t>
        </w:r>
      </w:ins>
      <w:ins w:id="90" w:author="Clara Fuchsman" w:date="2021-05-13T14:25:00Z">
        <w:r w:rsidR="001A5B17">
          <w:t xml:space="preserve">m) </w:t>
        </w:r>
      </w:ins>
      <w:r>
        <w:t xml:space="preserve">and preserved until further analysis at -80°C. These filters were split into several fractions for other analyses not discussed here. Carbon content of particles in each trap was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Mass spectrometry failed to detect carbon above detection limits in four surface traps, which were excluded from the analysis. Traps at similar depths did detect carbon, lending confidence to the idea that these non-detections were technical in nature, rather than reflecting environmental conditions.</w:t>
      </w:r>
    </w:p>
    <w:p w14:paraId="00000033" w14:textId="77777777" w:rsidR="00104E87" w:rsidRDefault="004D045E">
      <w:pPr>
        <w:pStyle w:val="Heading2"/>
      </w:pPr>
      <w:bookmarkStart w:id="91" w:name="bookmark=id.17dp8vu" w:colFirst="0" w:colLast="0"/>
      <w:bookmarkEnd w:id="91"/>
      <w:r>
        <w:t>Analysis</w:t>
      </w:r>
    </w:p>
    <w:p w14:paraId="00000034" w14:textId="77777777" w:rsidR="00104E87" w:rsidRDefault="004D045E">
      <w:r>
        <w:t>All analyses focused on the mesopelagic, defined here as the region between the base of the secondary chlorophyll maximum layer (175 m) (hereafter photic zone), which is below the upper oxycline, and 1000 m. For many analyses, including visualizations that include the photic region, particles were binned by depth with 20 m resolution between the surface and 100 m, 25 m resolution between 100m and 200 m depths and 50m resolution below 200m. This increasing coarseness of the depth bins helped account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pPr>
        <w:pStyle w:val="Heading3"/>
      </w:pPr>
      <w:bookmarkStart w:id="92" w:name="bookmark=id.3rdcrjn" w:colFirst="0" w:colLast="0"/>
      <w:bookmarkEnd w:id="92"/>
      <w:r>
        <w:t>Particle size distribution</w:t>
      </w:r>
    </w:p>
    <w:p w14:paraId="3B624680" w14:textId="76831CBB" w:rsidR="004D045E" w:rsidRDefault="004D045E">
      <w:r>
        <w:t xml:space="preserve">We determined the slope and intercept of the particle size distribution spectrum by fitting a power law to the data, which is a common function for fitting particle size distributions </w:t>
      </w:r>
      <w:r w:rsidR="000703E1">
        <w:fldChar w:fldCharType="begin"/>
      </w:r>
      <w:r w:rsidR="000703E1">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3B6974" w:rsidRPr="003B6974">
        <w:t>(Buonassissi &amp; Dierssen, 2010)</w:t>
      </w:r>
      <w:r w:rsidR="000703E1">
        <w:fldChar w:fldCharType="end"/>
      </w:r>
      <w:r>
        <w:t>. Because large particles were infrequently detected, we used a general linear model that assumed residuals of the data followed a negative-binomial (rather than normal) distribution. We fit the equation</w:t>
      </w:r>
    </w:p>
    <w:p w14:paraId="00000038" w14:textId="4A3F9C4E" w:rsidR="00104E87" w:rsidRDefault="004D045E">
      <w:pPr>
        <w:tabs>
          <w:tab w:val="left" w:pos="7200"/>
        </w:tabs>
        <w:pPrChange w:id="93" w:author="Jacob Cram" w:date="2021-05-15T15:08:00Z">
          <w:pPr/>
        </w:pPrChange>
      </w:pPr>
      <w:r>
        <w:t xml:space="preserve"> </w:t>
      </w: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i/>
              </w:rPr>
            </m:ctrlPr>
          </m:dPr>
          <m:e>
            <m:r>
              <m:rPr>
                <m:sty m:val="p"/>
              </m:rPr>
              <w:rPr>
                <w:rFonts w:ascii="Cambria Math" w:hAnsi="Cambria Math"/>
              </w:rPr>
              <m:t>Size</m:t>
            </m:r>
          </m:e>
        </m:d>
      </m:oMath>
      <w:r>
        <w:t xml:space="preserve"> </w:t>
      </w:r>
      <w:ins w:id="94" w:author="Jacob Cram" w:date="2021-05-15T15:08:00Z">
        <w:r w:rsidR="00B87896">
          <w:tab/>
          <w:t>(</w:t>
        </w:r>
        <w:proofErr w:type="spellStart"/>
        <w:r w:rsidR="00B87896">
          <w:t>Eqn</w:t>
        </w:r>
        <w:proofErr w:type="spellEnd"/>
        <w:r w:rsidR="00B87896">
          <w:t xml:space="preserve"> 1). </w:t>
        </w:r>
      </w:ins>
    </w:p>
    <w:p w14:paraId="00000039" w14:textId="7A2CF6DA" w:rsidR="00104E87" w:rsidRDefault="004D045E">
      <w:r>
        <w:lastRenderedPageBreak/>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w:t>
      </w:r>
      <w:ins w:id="95" w:author="Jacob Cram" w:date="2021-05-15T15:09:00Z">
        <w:r w:rsidR="00B87896">
          <w:t xml:space="preserve">On the </w:t>
        </w:r>
        <w:proofErr w:type="gramStart"/>
        <w:r w:rsidR="00B87896">
          <w:t>left hand</w:t>
        </w:r>
        <w:proofErr w:type="gramEnd"/>
        <w:r w:rsidR="00B87896">
          <w:t xml:space="preserve"> side of </w:t>
        </w:r>
        <w:proofErr w:type="spellStart"/>
        <w:r w:rsidR="00B87896">
          <w:t>Eqn</w:t>
        </w:r>
        <w:proofErr w:type="spellEnd"/>
        <w:r w:rsidR="00B87896">
          <w:t xml:space="preserve"> 1. </w:t>
        </w:r>
      </w:ins>
      <w:ins w:id="96" w:author="Jacob Cram" w:date="2021-05-15T15:10:00Z">
        <w:r w:rsidR="00B87896" w:rsidRPr="00B945FB">
          <w:rPr>
            <w:i/>
            <w:iCs/>
          </w:rPr>
          <w:t>E(Total Particles)</w:t>
        </w:r>
        <w:r w:rsidR="00B87896">
          <w:t xml:space="preserve"> </w:t>
        </w:r>
      </w:ins>
      <w:del w:id="97" w:author="Jacob Cram" w:date="2021-05-15T15:10:00Z">
        <w:r w:rsidDel="00B87896">
          <w:delText>The term on the left describes</w:delText>
        </w:r>
      </w:del>
      <w:ins w:id="98" w:author="Jacob Cram" w:date="2021-05-15T15:10:00Z">
        <w:r w:rsidR="00B87896">
          <w:t>refers to</w:t>
        </w:r>
      </w:ins>
      <w:r>
        <w:t xml:space="preserve"> the expected number of particles seen in a given depth and particle size bin </w:t>
      </w:r>
      <w:del w:id="99" w:author="Jacob Cram" w:date="2021-05-15T15:10:00Z">
        <w:r w:rsidRPr="00B945FB" w:rsidDel="00B87896">
          <w:rPr>
            <w:i/>
            <w:iCs/>
          </w:rPr>
          <w:delText>E(Total Particles)</w:delText>
        </w:r>
        <w:r w:rsidDel="00B87896">
          <w:delText xml:space="preserve"> </w:delText>
        </w:r>
      </w:del>
      <w:r>
        <w:t xml:space="preserve">assuming a negative binomial distribution of residuals </w:t>
      </w:r>
      <w:r w:rsidR="008422C4">
        <w:fldChar w:fldCharType="begin"/>
      </w:r>
      <w:r w:rsidR="008422C4">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3B6974" w:rsidRPr="003B6974">
        <w:t>(Date, 2020; Ooi,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1 and 0.12 mm are in a</w:t>
      </w:r>
      <w:r w:rsidR="00B945FB">
        <w:t xml:space="preserve"> particle size</w:t>
      </w:r>
      <w:r>
        <w:t xml:space="preserve"> bin, the </w:t>
      </w:r>
      <w:proofErr w:type="spellStart"/>
      <w:r>
        <w:rPr>
          <w:i/>
        </w:rPr>
        <w:t>Binsize</w:t>
      </w:r>
      <w:proofErr w:type="spellEnd"/>
      <w:r>
        <w:t xml:space="preserve"> is 0.2. </w:t>
      </w:r>
      <w:commentRangeStart w:id="100"/>
      <w:r>
        <w:t xml:space="preserve">On the right hand </w:t>
      </w:r>
      <w:del w:id="101" w:author="Jacob Cram" w:date="2021-05-15T15:09:00Z">
        <w:r w:rsidDel="00B87896">
          <w:delText>size</w:delText>
        </w:r>
        <w:commentRangeEnd w:id="100"/>
        <w:r w:rsidR="001A5B17" w:rsidDel="00B87896">
          <w:rPr>
            <w:rStyle w:val="CommentReference"/>
          </w:rPr>
          <w:commentReference w:id="100"/>
        </w:r>
      </w:del>
      <w:ins w:id="102" w:author="Jacob Cram" w:date="2021-05-15T15:09:00Z">
        <w:r w:rsidR="00B87896">
          <w:t xml:space="preserve">side of </w:t>
        </w:r>
        <w:proofErr w:type="spellStart"/>
        <w:r w:rsidR="00B87896">
          <w:t>Eqn</w:t>
        </w:r>
        <w:proofErr w:type="spellEnd"/>
        <w:r w:rsidR="00B87896">
          <w:t xml:space="preserve"> 1.</w:t>
        </w:r>
      </w:ins>
      <w:r>
        <w:t xml:space="preserve">, </w:t>
      </w:r>
      <w:r>
        <w:rPr>
          <w:i/>
        </w:rPr>
        <w:t>Size</w:t>
      </w:r>
      <w:r>
        <w:t xml:space="preserve"> corresponds to the lower bound of the particle size bin. We use the lower bound of a particle size-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pPr>
        <w:pStyle w:val="Heading3"/>
      </w:pPr>
      <w:bookmarkStart w:id="103" w:name="bookmark=id.26in1rg" w:colFirst="0" w:colLast="0"/>
      <w:bookmarkEnd w:id="103"/>
      <w:r>
        <w:t>Estimating particle flux</w:t>
      </w:r>
    </w:p>
    <w:p w14:paraId="0000003B" w14:textId="77777777" w:rsidR="00104E87" w:rsidRDefault="004D045E">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ed the equation</w:t>
      </w:r>
    </w:p>
    <w:p w14:paraId="0000003D" w14:textId="3754ED29" w:rsidR="00104E87" w:rsidRDefault="006A6A8E" w:rsidP="004D045E">
      <w:pPr>
        <w:tabs>
          <w:tab w:val="left" w:pos="7200"/>
        </w:tabs>
      </w:pPr>
      <m:oMath>
        <m:r>
          <m:rPr>
            <m:sty m:val="p"/>
          </m:rPr>
          <w:rPr>
            <w:rFonts w:ascii="Cambria Math" w:hAnsi="Cambria Math"/>
          </w:rPr>
          <m:t>Flu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m:t>
            </m:r>
            <m:f>
              <m:fPr>
                <m:ctrlPr>
                  <w:rPr>
                    <w:rFonts w:ascii="Cambria Math" w:hAnsi="Cambria Math"/>
                  </w:rPr>
                </m:ctrlPr>
              </m:fPr>
              <m:num>
                <m:r>
                  <w:rPr>
                    <w:rFonts w:ascii="Cambria Math" w:hAnsi="Cambria Math"/>
                  </w:rPr>
                  <m:t>Total 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Binsiz</m:t>
                </m:r>
                <m:sSub>
                  <m:sSubPr>
                    <m:ctrlPr>
                      <w:rPr>
                        <w:rFonts w:ascii="Cambria Math" w:hAnsi="Cambria Math"/>
                      </w:rPr>
                    </m:ctrlPr>
                  </m:sSubPr>
                  <m:e>
                    <m:r>
                      <w:rPr>
                        <w:rFonts w:ascii="Cambria Math" w:hAnsi="Cambria Math"/>
                      </w:rPr>
                      <m:t>e</m:t>
                    </m:r>
                  </m:e>
                  <m:sub>
                    <m:r>
                      <w:rPr>
                        <w:rFonts w:ascii="Cambria Math" w:hAnsi="Cambria Math"/>
                      </w:rPr>
                      <m:t>i</m:t>
                    </m:r>
                  </m:sub>
                </m:sSub>
              </m:den>
            </m:f>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w:rPr>
                <w:rFonts w:ascii="Cambria Math" w:hAnsi="Cambria Math"/>
              </w:rPr>
              <m:t>*(</m:t>
            </m:r>
            <m:sSup>
              <m:sSupPr>
                <m:ctrlPr>
                  <w:rPr>
                    <w:rFonts w:ascii="Cambria Math" w:hAnsi="Cambria Math"/>
                  </w:rPr>
                </m:ctrlPr>
              </m:sSupPr>
              <m:e>
                <m:sSub>
                  <m:sSubPr>
                    <m:ctrlPr>
                      <w:rPr>
                        <w:rFonts w:ascii="Cambria Math" w:hAnsi="Cambria Math"/>
                        <w:i/>
                      </w:rPr>
                    </m:ctrlPr>
                  </m:sSubPr>
                  <m:e>
                    <m:r>
                      <w:rPr>
                        <w:rFonts w:ascii="Cambria Math" w:hAnsi="Cambria Math"/>
                      </w:rPr>
                      <m:t>Size</m:t>
                    </m:r>
                  </m:e>
                  <m:sub>
                    <m:r>
                      <w:rPr>
                        <w:rFonts w:ascii="Cambria Math" w:hAnsi="Cambria Math"/>
                      </w:rPr>
                      <m:t>j</m:t>
                    </m:r>
                  </m:sub>
                </m:sSub>
                <m:r>
                  <w:rPr>
                    <w:rFonts w:ascii="Cambria Math" w:hAnsi="Cambria Math"/>
                  </w:rPr>
                  <m:t>)</m:t>
                </m:r>
              </m:e>
              <m:sup>
                <m:r>
                  <w:rPr>
                    <w:rFonts w:ascii="Cambria Math" w:hAnsi="Cambria Math"/>
                  </w:rPr>
                  <m:t>A</m:t>
                </m:r>
              </m:sup>
            </m:sSup>
            <m:r>
              <w:rPr>
                <w:rFonts w:ascii="Cambria Math" w:hAnsi="Cambria Math"/>
              </w:rPr>
              <m:t>]</m:t>
            </m:r>
          </m:e>
        </m:nary>
      </m:oMath>
      <w:r w:rsidR="004D045E">
        <w:tab/>
        <w:t xml:space="preserve">(Eqn. </w:t>
      </w:r>
      <w:del w:id="104" w:author="Jacob Cram" w:date="2021-05-15T15:09:00Z">
        <w:r w:rsidR="004D045E" w:rsidDel="00B87896">
          <w:delText>1</w:delText>
        </w:r>
      </w:del>
      <w:ins w:id="105" w:author="Jacob Cram" w:date="2021-05-15T15:09:00Z">
        <w:r w:rsidR="00B87896">
          <w:t>2</w:t>
        </w:r>
      </w:ins>
      <w:r w:rsidR="004D045E">
        <w:t>)</w:t>
      </w:r>
    </w:p>
    <w:p w14:paraId="0000003E" w14:textId="25351740" w:rsidR="00104E87" w:rsidRDefault="004D045E">
      <w:r>
        <w:t>Such that flux at a given depth is the sum of all bin specific values.</w:t>
      </w:r>
    </w:p>
    <w:p w14:paraId="00000041" w14:textId="0D895ACE" w:rsidR="00104E87" w:rsidRDefault="004D045E">
      <w:r>
        <w:t xml:space="preserve">We used the </w:t>
      </w:r>
      <w:proofErr w:type="gramStart"/>
      <w:r w:rsidRPr="00B945FB">
        <w:rPr>
          <w:i/>
          <w:iCs/>
        </w:rPr>
        <w:t>optimize(</w:t>
      </w:r>
      <w:proofErr w:type="gramEnd"/>
      <w:r w:rsidRPr="00B945FB">
        <w:rPr>
          <w:i/>
          <w:iCs/>
        </w:rPr>
        <w:t>)</w:t>
      </w:r>
      <w:r>
        <w:t xml:space="preserve"> function in </w:t>
      </w:r>
      <w:r>
        <w:rPr>
          <w:i/>
        </w:rPr>
        <w:t>R</w:t>
      </w:r>
      <w:r>
        <w:t>’s stats package to find the values of</w:t>
      </w:r>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that yielded closest fits of the UVP estimated flux to each particle trap.</w:t>
      </w:r>
    </w:p>
    <w:p w14:paraId="00000042" w14:textId="02BE5419" w:rsidR="00104E87" w:rsidRDefault="004D045E">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Siz</m:t>
        </m:r>
        <m:sSubSup>
          <m:sSubSupPr>
            <m:ctrlPr>
              <w:rPr>
                <w:rFonts w:ascii="Cambria Math" w:hAnsi="Cambria Math"/>
              </w:rPr>
            </m:ctrlPr>
          </m:sSubSupPr>
          <m:e>
            <m:r>
              <w:rPr>
                <w:rFonts w:ascii="Cambria Math" w:hAnsi="Cambria Math"/>
              </w:rPr>
              <m:t>e</m:t>
            </m:r>
            <m:ctrlPr>
              <w:rPr>
                <w:rFonts w:ascii="Cambria Math" w:hAnsi="Cambria Math"/>
                <w:i/>
              </w:rPr>
            </m:ctrlPr>
          </m:e>
          <m:sub>
            <m:r>
              <w:rPr>
                <w:rFonts w:ascii="Cambria Math" w:hAnsi="Cambria Math"/>
              </w:rPr>
              <m:t>j</m:t>
            </m:r>
          </m:sub>
          <m:sup>
            <m:r>
              <m:rPr>
                <m:sty m:val="p"/>
              </m:rPr>
              <w:rPr>
                <w:rFonts w:ascii="Cambria Math" w:hAnsi="Cambria Math"/>
              </w:rPr>
              <m:t>α</m:t>
            </m:r>
          </m:sup>
        </m:sSubSup>
        <m:r>
          <m:rPr>
            <m:sty m:val="p"/>
          </m:rPr>
          <w:rPr>
            <w:rFonts w:ascii="Cambria Math" w:hAnsi="Cambria Math"/>
          </w:rPr>
          <m:t> </m:t>
        </m:r>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8422C4">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3B6974" w:rsidRPr="003B6974">
        <w:t>(Guidi et al., 2008)</w:t>
      </w:r>
      <w:r w:rsidR="008422C4">
        <w:fldChar w:fldCharType="end"/>
      </w:r>
      <w:r>
        <w:t>.</w:t>
      </w:r>
    </w:p>
    <w:p w14:paraId="00000043" w14:textId="77777777" w:rsidR="00104E87" w:rsidRDefault="004D045E">
      <w:pPr>
        <w:pStyle w:val="Heading3"/>
      </w:pPr>
      <w:bookmarkStart w:id="106" w:name="bookmark=id.lnxbz9" w:colFirst="0" w:colLast="0"/>
      <w:bookmarkEnd w:id="106"/>
      <w:r>
        <w:t>Size specific information</w:t>
      </w:r>
    </w:p>
    <w:p w14:paraId="00000044" w14:textId="3FE5DB2D" w:rsidR="00104E87" w:rsidRDefault="004D045E">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8422C4">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3B6974" w:rsidRPr="003B6974">
        <w:t>(Simon et al., 2002)</w:t>
      </w:r>
      <w:r w:rsidR="008422C4">
        <w:fldChar w:fldCharType="end"/>
      </w:r>
      <w:r w:rsidR="008422C4">
        <w:t>.</w:t>
      </w:r>
    </w:p>
    <w:p w14:paraId="00000045" w14:textId="77777777" w:rsidR="00104E87" w:rsidRDefault="004D045E">
      <w:pPr>
        <w:pStyle w:val="Heading2"/>
      </w:pPr>
      <w:bookmarkStart w:id="107" w:name="bookmark=id.35nkun2" w:colFirst="0" w:colLast="0"/>
      <w:bookmarkEnd w:id="107"/>
      <w:r>
        <w:t>Variability</w:t>
      </w:r>
    </w:p>
    <w:p w14:paraId="00000046" w14:textId="77777777" w:rsidR="00104E87" w:rsidRDefault="004D045E">
      <w:r>
        <w:t>To explore the timescales of temporal variability in the POC flux, we determined how well the flux at each depth horizon can be described by the sum of daily and hourly temporal modes. This was achieved by fitting the general additive model of form</w:t>
      </w:r>
    </w:p>
    <w:p w14:paraId="00000047" w14:textId="229CE62F" w:rsidR="00104E87" w:rsidRDefault="004D045E" w:rsidP="004D045E">
      <w:pPr>
        <w:tabs>
          <w:tab w:val="left" w:pos="7200"/>
        </w:tabs>
      </w:pPr>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 xml:space="preserve">(Eqn. </w:t>
      </w:r>
      <w:del w:id="108" w:author="Jacob Cram" w:date="2021-05-15T15:09:00Z">
        <w:r w:rsidDel="00B87896">
          <w:delText>2</w:delText>
        </w:r>
      </w:del>
      <w:ins w:id="109" w:author="Jacob Cram" w:date="2021-05-15T15:09:00Z">
        <w:r w:rsidR="00B87896">
          <w:t>3</w:t>
        </w:r>
      </w:ins>
      <w:r>
        <w:t>)</w:t>
      </w:r>
    </w:p>
    <w:p w14:paraId="00000048" w14:textId="1218FEBF" w:rsidR="00104E87" w:rsidRDefault="004D045E">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Depth” and “Day” were thin plate splines, while the </w:t>
      </w:r>
      <w:r>
        <w:rPr>
          <w:i/>
        </w:rPr>
        <w:t>s</w:t>
      </w:r>
      <w:r>
        <w:t xml:space="preserve"> term for “Hour” was a cyclic spline of </w:t>
      </w:r>
      <w:proofErr w:type="gramStart"/>
      <w:r>
        <w:t>24 hour</w:t>
      </w:r>
      <w:proofErr w:type="gramEnd"/>
      <w:r>
        <w:t xml:space="preserve"> period.</w:t>
      </w:r>
    </w:p>
    <w:p w14:paraId="00000049" w14:textId="77777777" w:rsidR="00104E87" w:rsidRDefault="004D045E">
      <w:pPr>
        <w:pStyle w:val="Heading2"/>
      </w:pPr>
      <w:bookmarkStart w:id="110" w:name="_heading=h.tflkzqnarjy0" w:colFirst="0" w:colLast="0"/>
      <w:bookmarkEnd w:id="110"/>
      <w:r>
        <w:t>Smoothing for Comparison to Model Results</w:t>
      </w:r>
    </w:p>
    <w:p w14:paraId="0000004A" w14:textId="37B1A61F" w:rsidR="00104E87" w:rsidRDefault="004D045E">
      <w:r>
        <w:t xml:space="preserve">Normalized particle abundance data, from the </w:t>
      </w:r>
      <w:r w:rsidR="006A6A8E">
        <w:t>only UVP</w:t>
      </w:r>
      <w:r>
        <w:t xml:space="preserve"> cast that traversed the top 2</w:t>
      </w:r>
      <w:r w:rsidR="006A6A8E">
        <w:t>0</w:t>
      </w:r>
      <w:r>
        <w:t>00m of the water column, taken on January 13 at 06:13, was smoothed with respect to depth, time, and particle size using a general additive model of form</w:t>
      </w:r>
    </w:p>
    <w:p w14:paraId="787EBB2F" w14:textId="78DA49A4" w:rsidR="004D045E" w:rsidRDefault="006A6A8E" w:rsidP="004D045E">
      <w:pPr>
        <w:tabs>
          <w:tab w:val="left" w:pos="7200"/>
        </w:tabs>
      </w:pP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 ~ </m:t>
        </m:r>
        <m:r>
          <m:rPr>
            <m:sty m:val="p"/>
          </m:rPr>
          <w:rPr>
            <w:rFonts w:ascii="Cambria Math" w:hAnsi="Cambria Math"/>
          </w:rPr>
          <m:t>s</m:t>
        </m:r>
        <m:d>
          <m:dPr>
            <m:ctrlPr>
              <w:rPr>
                <w:rFonts w:ascii="Cambria Math" w:hAnsi="Cambria Math"/>
                <w:i/>
              </w:rPr>
            </m:ctrlPr>
          </m:dPr>
          <m:e>
            <m:r>
              <m:rPr>
                <m:sty m:val="p"/>
              </m:rPr>
              <w:rPr>
                <w:rFonts w:ascii="Cambria Math" w:hAnsi="Cambria Math"/>
              </w:rPr>
              <m:t>Depth</m:t>
            </m:r>
            <m:r>
              <w:rPr>
                <w:rFonts w:ascii="Cambria Math" w:hAnsi="Cambria Math"/>
              </w:rPr>
              <m:t>, </m:t>
            </m:r>
            <m:r>
              <m:rPr>
                <m:sty m:val="p"/>
              </m:rPr>
              <w:rPr>
                <w:rFonts w:ascii="Cambria Math" w:hAnsi="Cambria Math"/>
              </w:rPr>
              <m:t>ln</m:t>
            </m:r>
            <m:d>
              <m:dPr>
                <m:ctrlPr>
                  <w:rPr>
                    <w:rFonts w:ascii="Cambria Math" w:hAnsi="Cambria Math"/>
                    <w:i/>
                  </w:rPr>
                </m:ctrlPr>
              </m:dPr>
              <m:e>
                <m:r>
                  <m:rPr>
                    <m:sty m:val="p"/>
                  </m:rPr>
                  <w:rPr>
                    <w:rFonts w:ascii="Cambria Math" w:hAnsi="Cambria Math"/>
                  </w:rPr>
                  <m:t>Size</m:t>
                </m:r>
              </m:e>
            </m:d>
          </m:e>
        </m:d>
      </m:oMath>
      <w:r w:rsidR="004D045E">
        <w:tab/>
        <w:t xml:space="preserve">(Eqn. </w:t>
      </w:r>
      <w:del w:id="111" w:author="Jacob Cram" w:date="2021-05-15T15:09:00Z">
        <w:r w:rsidR="004D045E" w:rsidDel="00B87896">
          <w:delText>3</w:delText>
        </w:r>
      </w:del>
      <w:ins w:id="112" w:author="Jacob Cram" w:date="2021-05-15T15:09:00Z">
        <w:r w:rsidR="00B87896">
          <w:t>4</w:t>
        </w:r>
      </w:ins>
      <w:r w:rsidR="004D045E">
        <w:t>)</w:t>
      </w:r>
    </w:p>
    <w:p w14:paraId="0000004C" w14:textId="4077E5EC" w:rsidR="00104E87" w:rsidRDefault="004D045E">
      <w:r>
        <w:t xml:space="preserve">In this case, there is a single, </w:t>
      </w:r>
      <w:proofErr w:type="gramStart"/>
      <w:r>
        <w:t>two dimensional</w:t>
      </w:r>
      <w:proofErr w:type="gramEnd"/>
      <w:r>
        <w:t xml:space="preserve">, smooth term, rather than additive one dimensional terms as in </w:t>
      </w:r>
      <w:r w:rsidR="003D3B05">
        <w:t>Eqn.</w:t>
      </w:r>
      <w:r>
        <w:t xml:space="preserve"> </w:t>
      </w:r>
      <w:del w:id="113" w:author="Jacob Cram" w:date="2021-05-15T15:17:00Z">
        <w:r w:rsidR="003D3B05" w:rsidDel="00B87896">
          <w:delText>2</w:delText>
        </w:r>
        <w:r w:rsidDel="00B87896">
          <w:delText xml:space="preserve"> </w:delText>
        </w:r>
      </w:del>
      <w:ins w:id="114" w:author="Jacob Cram" w:date="2021-05-15T15:17:00Z">
        <w:r w:rsidR="00B87896">
          <w:t xml:space="preserve">3 </w:t>
        </w:r>
      </w:ins>
      <w:r>
        <w:t xml:space="preserve">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w:t>
      </w:r>
      <w:proofErr w:type="spellStart"/>
      <w:r w:rsidR="003B367B">
        <w:lastRenderedPageBreak/>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132F5F">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3B6974" w:rsidRPr="003B6974">
        <w:t>(2020)</w:t>
      </w:r>
      <w:r w:rsidR="00132F5F">
        <w:fldChar w:fldCharType="end"/>
      </w:r>
      <w:r>
        <w:t xml:space="preserve"> models, corresponding to our </w:t>
      </w:r>
      <w:del w:id="115" w:author="Jacob Cram" w:date="2021-05-17T12:05:00Z">
        <w:r w:rsidRPr="008422C4" w:rsidDel="00374C9F">
          <w:rPr>
            <w:b/>
            <w:bCs/>
          </w:rPr>
          <w:delText>HA1</w:delText>
        </w:r>
      </w:del>
      <w:ins w:id="116" w:author="Jacob Cram" w:date="2021-05-17T12:05:00Z">
        <w:r w:rsidR="00374C9F">
          <w:rPr>
            <w:b/>
            <w:bCs/>
          </w:rPr>
          <w:t>H1</w:t>
        </w:r>
      </w:ins>
      <w:r w:rsidRPr="008422C4">
        <w:rPr>
          <w:b/>
          <w:bCs/>
        </w:rPr>
        <w:t>-</w:t>
      </w:r>
      <w:del w:id="117" w:author="Jacob Cram" w:date="2021-05-17T12:06:00Z">
        <w:r w:rsidRPr="008422C4" w:rsidDel="00374C9F">
          <w:rPr>
            <w:b/>
            <w:bCs/>
          </w:rPr>
          <w:delText>HA3</w:delText>
        </w:r>
      </w:del>
      <w:ins w:id="118" w:author="Jacob Cram" w:date="2021-05-17T12:06:00Z">
        <w:r w:rsidR="00374C9F">
          <w:rPr>
            <w:b/>
            <w:bCs/>
          </w:rPr>
          <w:t>H3</w:t>
        </w:r>
      </w:ins>
      <w:r>
        <w:t>.</w:t>
      </w:r>
    </w:p>
    <w:p w14:paraId="0000004D" w14:textId="77777777" w:rsidR="00104E87" w:rsidRDefault="004D045E">
      <w:pPr>
        <w:pStyle w:val="Heading2"/>
      </w:pPr>
      <w:bookmarkStart w:id="119" w:name="bookmark=id.1ksv4uv" w:colFirst="0" w:colLast="0"/>
      <w:bookmarkEnd w:id="119"/>
      <w:r>
        <w:t>Modeling remineralization and sinking</w:t>
      </w:r>
    </w:p>
    <w:p w14:paraId="0000004E" w14:textId="242E0B81" w:rsidR="00104E87" w:rsidRDefault="003D3B05">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120" w:name="_Hlk71627840"/>
      <w:r w:rsidR="004D045E">
        <w:t>particle remineralization and sinking model (PRiSM)</w:t>
      </w:r>
      <w:bookmarkEnd w:id="120"/>
      <w:r w:rsidR="004D045E">
        <w:t xml:space="preserve">, modified from DeVries et al. </w:t>
      </w:r>
      <w:r w:rsidR="00132F5F">
        <w:fldChar w:fldCharType="begin"/>
      </w:r>
      <w:r w:rsidR="003B367B">
        <w:instrText xml:space="preserve"> ADDIN ZOTERO_ITEM CSL_CITATION {"citationID":"eJWTy9tx","properties":{"formattedCitation":"(2014)","plainCitation":"(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3B6974" w:rsidRPr="003B6974">
        <w:t>(2014)</w:t>
      </w:r>
      <w:r w:rsidR="00132F5F">
        <w:fldChar w:fldCharType="end"/>
      </w:r>
      <w:r w:rsidR="004D045E">
        <w:t xml:space="preserve">, applied to the shallower spectrum as an initial condition. The difference between the null hypotheses prediction and observation </w:t>
      </w:r>
      <w:r>
        <w:t>indicates</w:t>
      </w:r>
      <w:r w:rsidR="004D045E">
        <w:t xml:space="preserve"> of the role of processes not accounted for in PRiSM, such as disaggregation, aggregation, and active or advective transport of particles with a different size spectrum than the ones seen at the deeper depth.</w:t>
      </w:r>
    </w:p>
    <w:p w14:paraId="36275D77" w14:textId="58E80FBF" w:rsidR="00BF6DCA" w:rsidRDefault="004D045E">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del w:id="121" w:author="Clara Fuchsman" w:date="2021-05-13T14:51:00Z">
        <w:r w:rsidDel="00D95952">
          <w:delText xml:space="preserve">was </w:delText>
        </w:r>
      </w:del>
      <w:r w:rsidR="00BF6DCA">
        <w:t>accepts</w:t>
      </w:r>
      <w:r>
        <w:t xml:space="preserve"> inputs </w:t>
      </w:r>
      <w:r w:rsidR="003B367B">
        <w:t>of</w:t>
      </w:r>
      <w:r>
        <w:t xml:space="preserve"> particle size distributions at each depth, and </w:t>
      </w:r>
      <w:r w:rsidR="00BF6DCA">
        <w:t xml:space="preserve">changes in particle flux between each depth and the depth-bin one depth deeper in the water column.  </w:t>
      </w:r>
      <w:r>
        <w:t xml:space="preserve">The model </w:t>
      </w:r>
      <w:r w:rsidR="00BF6DCA">
        <w:t>optimiz</w:t>
      </w:r>
      <w:del w:id="122" w:author="Clara Fuchsman" w:date="2021-05-13T14:51:00Z">
        <w:r w:rsidR="00BF6DCA" w:rsidDel="00D95952">
          <w:delText>a</w:delText>
        </w:r>
      </w:del>
      <w:r w:rsidR="00BF6DCA">
        <w:t>es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w:t>
      </w:r>
      <w:del w:id="123" w:author="Clara Fuchsman" w:date="2021-05-13T14:52:00Z">
        <w:r w:rsidR="00CC1484" w:rsidDel="00D95952">
          <w:delText>,</w:delText>
        </w:r>
      </w:del>
      <w:r w:rsidR="00CC1484">
        <w:t xml:space="preserve"> that would be expected if the shallower spectrum only sank and remineralized. In cases where flux increases</w:t>
      </w:r>
      <w:del w:id="124" w:author="Clara Fuchsman" w:date="2021-05-13T14:52:00Z">
        <w:r w:rsidR="00CC1484" w:rsidDel="00D95952">
          <w:delText>,</w:delText>
        </w:r>
      </w:del>
      <w:r w:rsidR="00CC1484">
        <w:t xml:space="preserve"> with depth, particles are assumed to put on mass</w:t>
      </w:r>
      <w:del w:id="125" w:author="Clara Fuchsman" w:date="2021-05-13T14:52:00Z">
        <w:r w:rsidR="00CC1484" w:rsidDel="00D95952">
          <w:delText>,</w:delText>
        </w:r>
      </w:del>
      <w:r w:rsidR="00CC1484">
        <w:t xml:space="preserve"> rather than lo</w:t>
      </w:r>
      <w:del w:id="126" w:author="Clara Fuchsman" w:date="2021-05-13T14:52:00Z">
        <w:r w:rsidR="00CC1484" w:rsidDel="00D95952">
          <w:delText>o</w:delText>
        </w:r>
      </w:del>
      <w:r w:rsidR="00CC1484">
        <w:t>se mass following a negative remineralization rate. While there is no</w:t>
      </w:r>
      <w:del w:id="127" w:author="Clara Fuchsman" w:date="2021-05-13T14:52:00Z">
        <w:r w:rsidR="00CC1484" w:rsidDel="00D95952">
          <w:delText>t</w:delText>
        </w:r>
      </w:del>
      <w:r w:rsidR="00CC1484">
        <w:t xml:space="preserve"> biological basis for “negative remineralization”, flux increases in the model tend to be close to zero, and this negative remineralization allows our null model to be robust to flux increases when they occur.</w:t>
      </w:r>
    </w:p>
    <w:p w14:paraId="00000051" w14:textId="77777777" w:rsidR="00104E87" w:rsidRDefault="004D045E">
      <w:pPr>
        <w:pStyle w:val="Heading1"/>
      </w:pPr>
      <w:bookmarkStart w:id="128" w:name="bookmark=id.44sinio" w:colFirst="0" w:colLast="0"/>
      <w:bookmarkEnd w:id="128"/>
      <w:r>
        <w:t>Results</w:t>
      </w:r>
    </w:p>
    <w:p w14:paraId="00000052" w14:textId="77777777" w:rsidR="00104E87" w:rsidRDefault="004D045E">
      <w:pPr>
        <w:pStyle w:val="Heading2"/>
      </w:pPr>
      <w:bookmarkStart w:id="129" w:name="bookmark=id.2jxsxqh" w:colFirst="0" w:colLast="0"/>
      <w:bookmarkEnd w:id="129"/>
      <w:r>
        <w:t>Physical and Chemical Data</w:t>
      </w:r>
    </w:p>
    <w:p w14:paraId="7C0AEE56" w14:textId="68099A12" w:rsidR="00CF7CA5" w:rsidDel="00CF7CA5" w:rsidRDefault="004D045E" w:rsidP="00CF7CA5">
      <w:pPr>
        <w:rPr>
          <w:del w:id="130" w:author="Clara Fuchsman" w:date="2021-05-13T16:17:00Z"/>
          <w:moveTo w:id="131" w:author="Clara Fuchsman" w:date="2021-05-13T16:17:00Z"/>
        </w:rPr>
      </w:pPr>
      <w:r>
        <w:t xml:space="preserve">The </w:t>
      </w:r>
      <w:del w:id="132" w:author="Clara Fuchsman" w:date="2021-05-13T14:53:00Z">
        <w:r w:rsidDel="00D95952">
          <w:delText>anoxic zone</w:delText>
        </w:r>
      </w:del>
      <w:ins w:id="133" w:author="Clara Fuchsman" w:date="2021-05-13T14:53:00Z">
        <w:r w:rsidR="00D95952">
          <w:t>ODZ</w:t>
        </w:r>
      </w:ins>
      <w:r>
        <w:t>, characterized</w:t>
      </w:r>
      <w:r w:rsidR="002922A3">
        <w:t xml:space="preserve"> in this study</w:t>
      </w:r>
      <w:r>
        <w:t xml:space="preserve"> by oxygen levels less than 1 </w:t>
      </w:r>
      <w:proofErr w:type="spellStart"/>
      <w:r w:rsidR="00712F66">
        <w:t>μ</w:t>
      </w:r>
      <w:r>
        <w:t>M</w:t>
      </w:r>
      <w:proofErr w:type="spellEnd"/>
      <w:r>
        <w:t xml:space="preserve">, as measured by the CTD, extends from 90 m to 900 m depth, with a sharp upper oxycline and a gradual lower oxycline (Figure 1B-C). </w:t>
      </w:r>
      <w:ins w:id="134" w:author="Clara Fuchsman" w:date="2021-05-13T16:14:00Z">
        <w:r w:rsidR="004C1D61">
          <w:t>However, this station has been prev</w:t>
        </w:r>
      </w:ins>
      <w:ins w:id="135" w:author="Clara Fuchsman" w:date="2021-05-13T16:15:00Z">
        <w:r w:rsidR="004C1D61">
          <w:t>iously proven to be anoxic with a STOX sensor (</w:t>
        </w:r>
        <w:proofErr w:type="spellStart"/>
        <w:r w:rsidR="004C1D61">
          <w:t>Tiano</w:t>
        </w:r>
        <w:proofErr w:type="spellEnd"/>
        <w:r w:rsidR="004C1D61">
          <w:t xml:space="preserve"> et al 2014). </w:t>
        </w:r>
      </w:ins>
      <w:r>
        <w:t>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w:t>
      </w:r>
      <w:moveToRangeStart w:id="136" w:author="Clara Fuchsman" w:date="2021-05-13T16:17:00Z" w:name="move71815088"/>
      <w:moveTo w:id="137" w:author="Clara Fuchsman" w:date="2021-05-13T16:17:00Z">
        <w:r w:rsidR="00CF7CA5">
          <w:t xml:space="preserve">Water mass analysis indicated that water in the top part of the ODZ is dominated by the 13CW water mass, while water between 275 and 500m is primarily from the NEPIW, with water from the AAIW dominating in the lower 500 m (Figure S2) </w:t>
        </w:r>
        <w:r w:rsidR="00CF7CA5">
          <w:fldChar w:fldCharType="begin"/>
        </w:r>
        <w:r w:rsidR="00CF7CA5">
          <w: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CF7CA5">
          <w:fldChar w:fldCharType="separate"/>
        </w:r>
        <w:r w:rsidR="00CF7CA5" w:rsidRPr="002922A3">
          <w:t>(Evans et al., 2020)</w:t>
        </w:r>
        <w:r w:rsidR="00CF7CA5">
          <w:fldChar w:fldCharType="end"/>
        </w:r>
        <w:r w:rsidR="00CF7CA5">
          <w:t>.</w:t>
        </w:r>
      </w:moveTo>
      <w:ins w:id="138" w:author="Clara Fuchsman" w:date="2021-05-13T16:17:00Z">
        <w:r w:rsidR="00CF7CA5">
          <w:t xml:space="preserve"> </w:t>
        </w:r>
      </w:ins>
    </w:p>
    <w:moveToRangeEnd w:id="136"/>
    <w:p w14:paraId="00000053" w14:textId="7A8BC910" w:rsidR="00104E87" w:rsidRDefault="004D045E">
      <w:r>
        <w:t xml:space="preserve">The site is characterized by two fluorescence maxima (Figure 1C). The larger, shallower fluorescence peak is positioned just above the oxycline, with fluorescence from this peak and oxygen attenuating together. The smaller, lower peak is inside of the </w:t>
      </w:r>
      <w:del w:id="139" w:author="Clara Fuchsman" w:date="2021-05-13T14:54:00Z">
        <w:r w:rsidDel="00D95952">
          <w:delText>anoxic zone</w:delText>
        </w:r>
      </w:del>
      <w:ins w:id="140" w:author="Clara Fuchsman" w:date="2021-05-13T14:54:00Z">
        <w:r w:rsidR="00D95952">
          <w:t>ODZ</w:t>
        </w:r>
      </w:ins>
      <w:r>
        <w:t>.</w:t>
      </w:r>
      <w:r w:rsidR="002922A3">
        <w:t xml:space="preserve"> For the purposes of this study, we define the photic zone as ending at the base of this deeper fluorescence layer (160m). This photic zone base corresponds with </w:t>
      </w:r>
      <w:r>
        <w:t>photosynthetically active radiation (PAR) &lt; 10</w:t>
      </w:r>
      <w:r>
        <w:rPr>
          <w:vertAlign w:val="superscript"/>
        </w:rPr>
        <w:t>-5</w:t>
      </w:r>
      <w:r>
        <w:t xml:space="preserve"> of surface PAR levels</w:t>
      </w:r>
      <w:ins w:id="141" w:author="Clara Fuchsman" w:date="2021-05-13T14:56:00Z">
        <w:r w:rsidR="00D95952">
          <w:t xml:space="preserve"> (Figure 1C)</w:t>
        </w:r>
      </w:ins>
      <w:r w:rsidR="002922A3">
        <w:t xml:space="preserve">. </w:t>
      </w:r>
      <w:r>
        <w:t>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t>
      </w:r>
      <w:ins w:id="142" w:author="Clara Fuchsman" w:date="2021-05-13T16:15:00Z">
        <w:r w:rsidR="004C1D61">
          <w:t xml:space="preserve">The </w:t>
        </w:r>
        <w:r w:rsidR="00CF7CA5">
          <w:t xml:space="preserve">cyanobacteria at the </w:t>
        </w:r>
        <w:r w:rsidR="004C1D61">
          <w:t xml:space="preserve">secondary chlorophyll max </w:t>
        </w:r>
      </w:ins>
      <w:ins w:id="143" w:author="Clara Fuchsman" w:date="2021-05-13T16:16:00Z">
        <w:r w:rsidR="00CF7CA5">
          <w:t xml:space="preserve">are known to be photosynthesizing </w:t>
        </w:r>
      </w:ins>
      <w:ins w:id="144" w:author="Clara Fuchsman" w:date="2021-05-13T16:19:00Z">
        <w:r w:rsidR="00CF7CA5">
          <w:t xml:space="preserve">and producing organic matter </w:t>
        </w:r>
      </w:ins>
      <w:ins w:id="145" w:author="Clara Fuchsman" w:date="2021-05-13T16:16:00Z">
        <w:r w:rsidR="00CF7CA5">
          <w:t>in the ODZ (Fuchsman et al 2019; Garcia</w:t>
        </w:r>
      </w:ins>
      <w:ins w:id="146" w:author="Clara Fuchsman" w:date="2021-05-13T16:23:00Z">
        <w:r w:rsidR="00B61FFF">
          <w:t>-Robledo</w:t>
        </w:r>
      </w:ins>
      <w:ins w:id="147" w:author="Clara Fuchsman" w:date="2021-05-13T16:16:00Z">
        <w:r w:rsidR="00CF7CA5">
          <w:t xml:space="preserve"> et al 201</w:t>
        </w:r>
      </w:ins>
      <w:ins w:id="148" w:author="Clara Fuchsman" w:date="2021-05-13T16:17:00Z">
        <w:r w:rsidR="00CF7CA5">
          <w:t>7)</w:t>
        </w:r>
      </w:ins>
      <w:ins w:id="149" w:author="Clara Fuchsman" w:date="2021-05-13T16:16:00Z">
        <w:r w:rsidR="00CF7CA5">
          <w:t xml:space="preserve">. </w:t>
        </w:r>
      </w:ins>
      <w:ins w:id="150" w:author="Clara Fuchsman" w:date="2021-05-13T16:18:00Z">
        <w:r w:rsidR="00CF7CA5">
          <w:t>T</w:t>
        </w:r>
      </w:ins>
      <w:ins w:id="151" w:author="Clara Fuchsman" w:date="2021-05-13T16:20:00Z">
        <w:r w:rsidR="00CF7CA5">
          <w:t xml:space="preserve">o avoid complication due to this organic matter production, </w:t>
        </w:r>
      </w:ins>
      <w:ins w:id="152" w:author="Clara Fuchsman" w:date="2021-05-13T16:18:00Z">
        <w:r w:rsidR="00CF7CA5">
          <w:t xml:space="preserve">we focus our further analysis below </w:t>
        </w:r>
      </w:ins>
      <w:moveFromRangeStart w:id="153" w:author="Clara Fuchsman" w:date="2021-05-13T16:17:00Z" w:name="move71815088"/>
      <w:moveFrom w:id="154" w:author="Clara Fuchsman" w:date="2021-05-13T16:17:00Z">
        <w:del w:id="155" w:author="Clara Fuchsman" w:date="2021-05-13T16:20:00Z">
          <w:r w:rsidDel="00CF7CA5">
            <w:delText>Water mass analysis indicated that water in the top part of the ODZ is dominated by the</w:delText>
          </w:r>
          <w:r w:rsidR="00E442E8" w:rsidDel="00CF7CA5">
            <w:delText xml:space="preserve"> </w:delText>
          </w:r>
          <w:r w:rsidDel="00CF7CA5">
            <w:delText xml:space="preserve">13CW water mass, while water </w:delText>
          </w:r>
          <w:r w:rsidR="002922A3" w:rsidDel="00CF7CA5">
            <w:delText>between 275 and</w:delText>
          </w:r>
          <w:r w:rsidDel="00CF7CA5">
            <w:delText xml:space="preserve"> </w:delText>
          </w:r>
          <w:r w:rsidR="002922A3" w:rsidDel="00CF7CA5">
            <w:delText>5</w:delText>
          </w:r>
          <w:r w:rsidDel="00CF7CA5">
            <w:delText xml:space="preserve">00m is primarily from the </w:delText>
          </w:r>
          <w:r w:rsidR="002922A3" w:rsidDel="00CF7CA5">
            <w:delText xml:space="preserve">NEPIW, with water from the AAIW dominating in the lower 500 m (Figure S2) </w:delText>
          </w:r>
          <w:r w:rsidR="002922A3" w:rsidDel="00CF7CA5">
            <w:fldChar w:fldCharType="begin"/>
          </w:r>
          <w:r w:rsidR="002922A3" w:rsidRPr="00CF7CA5" w:rsidDel="00CF7CA5">
            <w:del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delInstrText>
          </w:r>
          <w:r w:rsidR="002922A3" w:rsidDel="00CF7CA5">
            <w:fldChar w:fldCharType="separate"/>
          </w:r>
          <w:r w:rsidR="002922A3" w:rsidRPr="00CF7CA5" w:rsidDel="00CF7CA5">
            <w:delText>(Evans et al., 2020)</w:delText>
          </w:r>
          <w:r w:rsidR="002922A3" w:rsidDel="00CF7CA5">
            <w:fldChar w:fldCharType="end"/>
          </w:r>
          <w:r w:rsidR="009942FC" w:rsidDel="00CF7CA5">
            <w:delText>.</w:delText>
          </w:r>
        </w:del>
      </w:moveFrom>
      <w:moveFromRangeEnd w:id="153"/>
      <w:ins w:id="156" w:author="Clara Fuchsman" w:date="2021-05-13T16:20:00Z">
        <w:r w:rsidR="00CF7CA5">
          <w:t>160m.</w:t>
        </w:r>
      </w:ins>
    </w:p>
    <w:p w14:paraId="2AAB62D0" w14:textId="77777777" w:rsidR="00DC428E" w:rsidRDefault="00E442E8" w:rsidP="00E442E8">
      <w:pPr>
        <w:spacing w:after="0"/>
        <w:rPr>
          <w:rStyle w:val="FigureCaptionChar"/>
          <w:b/>
          <w:bCs/>
        </w:rPr>
      </w:pPr>
      <w:r>
        <w:rPr>
          <w:noProof/>
        </w:rPr>
        <w:lastRenderedPageBreak/>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0FC74F76" w:rsidR="00E442E8" w:rsidRPr="00E442E8" w:rsidRDefault="00E442E8" w:rsidP="00E442E8">
      <w:pPr>
        <w:spacing w:after="0"/>
        <w:rPr>
          <w:rFonts w:ascii="Arial" w:hAnsi="Arial" w:cs="Arial"/>
        </w:rPr>
      </w:pPr>
      <w:r w:rsidRPr="00E442E8">
        <w:rPr>
          <w:rStyle w:val="FigureCaptionChar"/>
          <w:b/>
          <w:bCs/>
        </w:rPr>
        <w:t>Figure 1.</w:t>
      </w:r>
      <w:r w:rsidRPr="00E442E8">
        <w:rPr>
          <w:rStyle w:val="FigureCaptionChar"/>
        </w:rPr>
        <w:t xml:space="preserve"> Overview of the geography, physics and chemistry of ETNP station P2 </w:t>
      </w:r>
      <w:r w:rsidR="0082101C" w:rsidRPr="0082101C">
        <w:rPr>
          <w:rStyle w:val="FigureCaptionChar"/>
          <w:b/>
          <w:bCs/>
        </w:rPr>
        <w:t>A.</w:t>
      </w:r>
      <w:r w:rsidRPr="00E442E8">
        <w:rPr>
          <w:rStyle w:val="FigureCaptionChar"/>
        </w:rPr>
        <w:t xml:space="preserve"> Map of the ETNP Oxygen Minimum Zone and the location of s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r w:rsidRPr="00E442E8">
        <w:rPr>
          <w:rStyle w:val="FigureCaptionChar"/>
        </w:rPr>
        <w:t xml:space="preserve">m. The red circle indicates the location of Station P2 (modified from Fuchsman et al 2019, credit Hilary Palevsky).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 shows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highlights temperature and salinity.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p w14:paraId="00000054" w14:textId="77777777" w:rsidR="00104E87" w:rsidRDefault="004D045E">
      <w:pPr>
        <w:pStyle w:val="Heading2"/>
      </w:pPr>
      <w:bookmarkStart w:id="157" w:name="bookmark=id.z337ya" w:colFirst="0" w:colLast="0"/>
      <w:bookmarkEnd w:id="157"/>
      <w:r>
        <w:t>Acoustic data reveal diel migration patterns</w:t>
      </w:r>
    </w:p>
    <w:p w14:paraId="4206F545" w14:textId="0082F4E2" w:rsidR="00E442E8" w:rsidRDefault="004D045E">
      <w:r>
        <w:t xml:space="preserve">Acoustic data, produced by the shipboard EK60 </w:t>
      </w:r>
      <w:r w:rsidR="009942FC">
        <w:fldChar w:fldCharType="begin"/>
      </w:r>
      <w:r w:rsidR="009942FC">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3B6974" w:rsidRPr="003B6974">
        <w:t>(Andersen, 2001)</w:t>
      </w:r>
      <w:r w:rsidR="009942FC">
        <w:fldChar w:fldCharType="end"/>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that migrated downward at dusk and upward at dawn, spending the night at ~300m (Figure 2B). There was a peak of organisms that appeared, at mid-day, on some but not all days, without any visible dawn or dusk migration, just above the base of </w:t>
      </w:r>
      <w:r>
        <w:lastRenderedPageBreak/>
        <w:t>the photic zone. (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D).</w:t>
      </w:r>
    </w:p>
    <w:p w14:paraId="00000056" w14:textId="4A92CBB2" w:rsidR="00104E87" w:rsidRDefault="004D045E">
      <w:r>
        <w:t>Similar patterns were evident in each of the other measured frequencies, with better resolution by the lower frequencies (Figure S3).</w:t>
      </w:r>
    </w:p>
    <w:p w14:paraId="378902A8" w14:textId="77777777" w:rsidR="00E442E8" w:rsidRDefault="00E442E8" w:rsidP="00E442E8">
      <w:r>
        <w:rPr>
          <w:noProof/>
        </w:rPr>
        <w:drawing>
          <wp:inline distT="0" distB="0" distL="114300" distR="114300" wp14:anchorId="5D3C6DAE" wp14:editId="22D7FAC4">
            <wp:extent cx="5024176" cy="3250642"/>
            <wp:effectExtent l="0" t="0" r="5080" b="6985"/>
            <wp:docPr id="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3"/>
                    <a:srcRect/>
                    <a:stretch>
                      <a:fillRect/>
                    </a:stretch>
                  </pic:blipFill>
                  <pic:spPr>
                    <a:xfrm>
                      <a:off x="0" y="0"/>
                      <a:ext cx="5030138" cy="3254499"/>
                    </a:xfrm>
                    <a:prstGeom prst="rect">
                      <a:avLst/>
                    </a:prstGeom>
                    <a:ln/>
                  </pic:spPr>
                </pic:pic>
              </a:graphicData>
            </a:graphic>
          </wp:inline>
        </w:drawing>
      </w:r>
    </w:p>
    <w:p w14:paraId="7C9D3F0E" w14:textId="74C1B154" w:rsidR="00E442E8" w:rsidRDefault="00E442E8" w:rsidP="0082101C">
      <w:pPr>
        <w:pStyle w:val="FigureCaption"/>
      </w:pPr>
      <w:r w:rsidRPr="00E442E8">
        <w:rPr>
          <w:b/>
          <w:bCs/>
        </w:rPr>
        <w:t>Figure 2.</w:t>
      </w:r>
      <w:r>
        <w:t xml:space="preserve"> Acoustic data, measured by EK60over the course of the experiment. Shown are data from the 18000 Hz frequency band, which have highest depth penetration, but which appear to co-occur with data from other frequency bands (see Figure S3). Values are in return signal intensity and have not been normalized to observed biomass. Several interesting patterns can be seen.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250m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pPr>
        <w:pStyle w:val="Heading2"/>
      </w:pPr>
      <w:bookmarkStart w:id="158" w:name="bookmark=id.3j2qqm3" w:colFirst="0" w:colLast="0"/>
      <w:bookmarkEnd w:id="158"/>
      <w:r>
        <w:t>Flux data from traps</w:t>
      </w:r>
    </w:p>
    <w:p w14:paraId="00000058" w14:textId="33B08E34" w:rsidR="00104E87" w:rsidRDefault="004D045E">
      <w:r>
        <w:t>Flux measurements at s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442E8">
      <w:r>
        <w:rPr>
          <w:noProof/>
        </w:rPr>
        <w:lastRenderedPageBreak/>
        <w:drawing>
          <wp:inline distT="0" distB="0" distL="114300" distR="114300" wp14:anchorId="617664C7" wp14:editId="1FC6E27F">
            <wp:extent cx="4582349" cy="2828611"/>
            <wp:effectExtent l="0" t="0" r="889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4595233" cy="2836564"/>
                    </a:xfrm>
                    <a:prstGeom prst="rect">
                      <a:avLst/>
                    </a:prstGeom>
                    <a:ln/>
                  </pic:spPr>
                </pic:pic>
              </a:graphicData>
            </a:graphic>
          </wp:inline>
        </w:drawing>
      </w:r>
    </w:p>
    <w:p w14:paraId="5564559B" w14:textId="34DBF138" w:rsidR="00E442E8" w:rsidRDefault="00E442E8" w:rsidP="0082101C">
      <w:pPr>
        <w:pStyle w:val="FigureCaption"/>
      </w:pPr>
      <w:r w:rsidRPr="00E442E8">
        <w:rPr>
          <w:b/>
          <w:bCs/>
        </w:rPr>
        <w:t>Figure 3.</w:t>
      </w:r>
      <w:r>
        <w:t xml:space="preserve"> Sinking particle flux, measured from surface-tethered sediment traps (large symbols).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p>
    <w:p w14:paraId="00000059" w14:textId="77777777" w:rsidR="00104E87" w:rsidRDefault="004D045E">
      <w:pPr>
        <w:pStyle w:val="Heading2"/>
      </w:pPr>
      <w:bookmarkStart w:id="159" w:name="bookmark=id.1y810tw" w:colFirst="0" w:colLast="0"/>
      <w:bookmarkEnd w:id="159"/>
      <w:r>
        <w:t>Particle abundance measurements vary with size and depth</w:t>
      </w:r>
    </w:p>
    <w:p w14:paraId="0000005A" w14:textId="11161E0E" w:rsidR="00104E87" w:rsidRDefault="004D045E">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684CFC47" w:rsidR="00104E87" w:rsidRDefault="004D045E">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w:t>
      </w:r>
      <w:ins w:id="160" w:author="Jacob Cram" w:date="2021-05-15T15:37:00Z">
        <w:r w:rsidR="00C92D2E">
          <w:t xml:space="preserve"> </w:t>
        </w:r>
      </w:ins>
      <w:r w:rsidR="006932EA">
        <w:t>m and</w:t>
      </w:r>
      <w:r>
        <w:t xml:space="preserve"> the lower oxycline (Figure 4A).</w:t>
      </w:r>
    </w:p>
    <w:p w14:paraId="0000005C" w14:textId="6C772BCC" w:rsidR="00104E87" w:rsidRDefault="004D045E">
      <w:r>
        <w:t>The particle size distribution slope generally steepened (became more negative) between the surface and 500</w:t>
      </w:r>
      <w:ins w:id="161" w:author="Jacob Cram" w:date="2021-05-15T15:37:00Z">
        <w:r w:rsidR="00C92D2E">
          <w:t xml:space="preserve"> </w:t>
        </w:r>
      </w:ins>
      <w:r>
        <w:t>m, flattened (became less negative) between 500 m and 1000 m, and then steepened again below 1000</w:t>
      </w:r>
      <w:r w:rsidR="008422C4">
        <w:t> </w:t>
      </w:r>
      <w:r>
        <w:t>m (Figure 4B). Steeper, more negative, slopes indicate a higher proportion of small particles relative to large particles, while flatter, less negative, slopes indicate a higher proportion of large particles.</w:t>
      </w:r>
    </w:p>
    <w:p w14:paraId="0D898405" w14:textId="77777777" w:rsidR="00E442E8" w:rsidRDefault="00E442E8" w:rsidP="00E442E8">
      <w:r>
        <w:rPr>
          <w:noProof/>
        </w:rPr>
        <w:lastRenderedPageBreak/>
        <w:drawing>
          <wp:inline distT="0" distB="0" distL="114300" distR="114300" wp14:anchorId="14D7D320" wp14:editId="458B0FDD">
            <wp:extent cx="4602145" cy="2969288"/>
            <wp:effectExtent l="0" t="0" r="8255" b="254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a:srcRect t="5" b="5"/>
                    <a:stretch>
                      <a:fillRect/>
                    </a:stretch>
                  </pic:blipFill>
                  <pic:spPr>
                    <a:xfrm>
                      <a:off x="0" y="0"/>
                      <a:ext cx="4606111" cy="2971847"/>
                    </a:xfrm>
                    <a:prstGeom prst="rect">
                      <a:avLst/>
                    </a:prstGeom>
                    <a:ln/>
                  </pic:spPr>
                </pic:pic>
              </a:graphicData>
            </a:graphic>
          </wp:inline>
        </w:drawing>
      </w:r>
    </w:p>
    <w:p w14:paraId="06C6A3E0" w14:textId="5D89C017" w:rsidR="00E442E8" w:rsidRDefault="00E442E8" w:rsidP="00DC428E">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 Green line corresponds to the base of the photos zone, while the blue line indicates the base of the </w:t>
      </w:r>
      <w:del w:id="162" w:author="Clara Fuchsman" w:date="2021-05-13T16:05:00Z">
        <w:r w:rsidDel="004C1D61">
          <w:delText>lower oxycline</w:delText>
        </w:r>
      </w:del>
      <w:ins w:id="163" w:author="Clara Fuchsman" w:date="2021-05-13T16:05:00Z">
        <w:r w:rsidR="004C1D61">
          <w:t>ODZ</w:t>
        </w:r>
      </w:ins>
      <w:r>
        <w:t>.</w:t>
      </w:r>
    </w:p>
    <w:p w14:paraId="0000005D" w14:textId="77777777" w:rsidR="00104E87" w:rsidRDefault="004D045E">
      <w:pPr>
        <w:pStyle w:val="Heading2"/>
      </w:pPr>
      <w:bookmarkStart w:id="164" w:name="bookmark=id.4i7ojhp" w:colFirst="0" w:colLast="0"/>
      <w:bookmarkEnd w:id="164"/>
      <w:r>
        <w:t>Estimated particle flux sometimes increases with depth in the ODZ core</w:t>
      </w:r>
    </w:p>
    <w:p w14:paraId="24EA2D77" w14:textId="77777777" w:rsidR="00B87896" w:rsidRDefault="006932EA">
      <w:pPr>
        <w:rPr>
          <w:ins w:id="165" w:author="Jacob Cram" w:date="2021-05-15T15:18:00Z"/>
        </w:rPr>
      </w:pPr>
      <w:r>
        <w:t>O</w:t>
      </w:r>
      <w:r w:rsidR="004D045E">
        <w:t xml:space="preserve">ptimization found best agreement between particle flux measured by traps, and UVP estimated particle flux when per particle flux is </w:t>
      </w:r>
      <w:r>
        <w:t>fit by the equation</w:t>
      </w:r>
      <w:r w:rsidR="004D045E">
        <w:t>:</w:t>
      </w:r>
    </w:p>
    <w:p w14:paraId="30D11AC3" w14:textId="393AB0E5" w:rsidR="002D151D" w:rsidRDefault="004D045E">
      <w:pPr>
        <w:tabs>
          <w:tab w:val="left" w:pos="7200"/>
        </w:tabs>
        <w:rPr>
          <w:ins w:id="166" w:author="Jacob Cram" w:date="2021-05-15T15:18:00Z"/>
        </w:rPr>
        <w:pPrChange w:id="167" w:author="Jacob Cram" w:date="2021-05-15T15:19:00Z">
          <w:pPr/>
        </w:pPrChange>
      </w:pPr>
      <w:del w:id="168" w:author="Jacob Cram" w:date="2021-05-15T15:18:00Z">
        <w:r w:rsidDel="00B87896">
          <w:delText xml:space="preserve"> </w:delText>
        </w:r>
      </w:del>
      <w:r>
        <w:t xml:space="preserve">Flux = (133 </w:t>
      </w:r>
      <w:r w:rsidR="003D3B05">
        <w:t>μ</w:t>
      </w:r>
      <w:r>
        <w:t xml:space="preserve"> mol C / m^2/day) = </w:t>
      </w:r>
      <w:r>
        <w:rPr>
          <w:b/>
        </w:rPr>
        <w:t>133</w:t>
      </w:r>
      <w:r>
        <w:t xml:space="preserve"> * Size (mm) ^ </w:t>
      </w:r>
      <w:r>
        <w:rPr>
          <w:b/>
        </w:rPr>
        <w:t>2.00</w:t>
      </w:r>
      <w:ins w:id="169" w:author="Jacob Cram" w:date="2021-05-15T15:18:00Z">
        <w:r w:rsidR="002D151D">
          <w:rPr>
            <w:b/>
          </w:rPr>
          <w:tab/>
          <w:t>(</w:t>
        </w:r>
        <w:proofErr w:type="spellStart"/>
        <w:r w:rsidR="002D151D">
          <w:rPr>
            <w:b/>
          </w:rPr>
          <w:t>Eqn</w:t>
        </w:r>
      </w:ins>
      <w:proofErr w:type="spellEnd"/>
      <w:ins w:id="170" w:author="Jacob Cram" w:date="2021-05-15T15:19:00Z">
        <w:r w:rsidR="002D151D">
          <w:rPr>
            <w:b/>
          </w:rPr>
          <w:t xml:space="preserve"> 5)</w:t>
        </w:r>
      </w:ins>
    </w:p>
    <w:p w14:paraId="0000005E" w14:textId="22EE737C" w:rsidR="00104E87" w:rsidRDefault="004D045E">
      <w:del w:id="171" w:author="Jacob Cram" w:date="2021-05-15T15:18:00Z">
        <w:r w:rsidDel="002D151D">
          <w:delText xml:space="preserve">. </w:delText>
        </w:r>
      </w:del>
      <w:r>
        <w:t>Applying this fit to the UVP data resulted in a UVP predicted flux profile that broadly fit the expected trap observed flux profiles</w:t>
      </w:r>
      <w:r w:rsidR="006932EA">
        <w:t xml:space="preserve"> (Figure 3)</w:t>
      </w:r>
      <w:r>
        <w:t>.</w:t>
      </w:r>
    </w:p>
    <w:p w14:paraId="0000005F" w14:textId="5E76D717" w:rsidR="00104E87" w:rsidRDefault="004D045E">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3F7CF015" w:rsidR="00104E87" w:rsidRDefault="004D045E">
      <w:r>
        <w:t xml:space="preserve">The general additive model that </w:t>
      </w:r>
      <w:r w:rsidR="006932EA">
        <w:t>quantified</w:t>
      </w:r>
      <w:r>
        <w:t xml:space="preserve"> the how the of change of flux between 250 m and 500 m varied with depth, study day and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In particular, there were generally increases in flux over this region towards the beginning and end of the sampling </w:t>
      </w:r>
      <w:r w:rsidR="003D3B05">
        <w:t>period and</w:t>
      </w:r>
      <w:r>
        <w:t xml:space="preserve"> decreases in flux nearer to day 10</w:t>
      </w:r>
      <w:r w:rsidR="006932EA">
        <w:t xml:space="preserve"> (Figure 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442E8">
      <w:r>
        <w:rPr>
          <w:noProof/>
        </w:rPr>
        <w:lastRenderedPageBreak/>
        <w:drawing>
          <wp:inline distT="0" distB="0" distL="114300" distR="114300" wp14:anchorId="11AD2B62" wp14:editId="256B4EA9">
            <wp:extent cx="3120571" cy="5617029"/>
            <wp:effectExtent l="0" t="0" r="3810" b="3175"/>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l="9" r="9"/>
                    <a:stretch>
                      <a:fillRect/>
                    </a:stretch>
                  </pic:blipFill>
                  <pic:spPr>
                    <a:xfrm>
                      <a:off x="0" y="0"/>
                      <a:ext cx="3127162" cy="5628893"/>
                    </a:xfrm>
                    <a:prstGeom prst="rect">
                      <a:avLst/>
                    </a:prstGeom>
                    <a:ln/>
                  </pic:spPr>
                </pic:pic>
              </a:graphicData>
            </a:graphic>
          </wp:inline>
        </w:drawing>
      </w:r>
    </w:p>
    <w:p w14:paraId="405AB694" w14:textId="25EAC4D0" w:rsidR="00E442E8" w:rsidRDefault="00E442E8" w:rsidP="00DC428E">
      <w:pPr>
        <w:pStyle w:val="FigureCaption"/>
      </w:pPr>
      <w:r>
        <w:t xml:space="preserve">Figure 5. Within and between day variability in UVP predicted particle flux at ETNP station P2. All profiles are depth binned with higher resolution towards the surface (methods). </w:t>
      </w:r>
      <w:r>
        <w:rPr>
          <w:b/>
        </w:rPr>
        <w:t>A.</w:t>
      </w:r>
      <w:r>
        <w:t xml:space="preserve"> Flux profiles in the top 1000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in order to highlight differences between values close to zero.</w:t>
      </w:r>
    </w:p>
    <w:p w14:paraId="00000061" w14:textId="77777777" w:rsidR="00104E87" w:rsidRDefault="004D045E">
      <w:pPr>
        <w:pStyle w:val="Heading2"/>
      </w:pPr>
      <w:bookmarkStart w:id="172" w:name="bookmark=id.2xcytpi" w:colFirst="0" w:colLast="0"/>
      <w:bookmarkEnd w:id="172"/>
      <w:r>
        <w:t>ETNP particle dynamics differ from those seen at an oxic site</w:t>
      </w:r>
    </w:p>
    <w:p w14:paraId="00000062" w14:textId="5C2930C1" w:rsidR="00104E87" w:rsidRDefault="004D045E">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911970">
        <w: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911970" w:rsidRPr="00911970">
        <w:t>(Boyer et al., 2018)</w:t>
      </w:r>
      <w:r w:rsidR="00911970">
        <w:fldChar w:fldCharType="end"/>
      </w:r>
      <w:r>
        <w:t xml:space="preserve"> suggest that the photic zone is characterized by a single fluorescence peak with a maximum at 110m and which disappeared at 200m (Figure S1C). </w:t>
      </w:r>
      <w:proofErr w:type="gramStart"/>
      <w:ins w:id="173" w:author="Clara Fuchsman" w:date="2021-05-13T16:25:00Z">
        <w:r w:rsidR="00546A5D">
          <w:t>Thus</w:t>
        </w:r>
        <w:proofErr w:type="gramEnd"/>
        <w:r w:rsidR="00546A5D">
          <w:t xml:space="preserve"> we </w:t>
        </w:r>
      </w:ins>
      <w:ins w:id="174" w:author="Clara Fuchsman" w:date="2021-05-13T16:26:00Z">
        <w:r w:rsidR="00FF6F93">
          <w:t xml:space="preserve">used data below 200m in our further calculations. </w:t>
        </w:r>
      </w:ins>
      <w:r>
        <w:t>Turbidity followed chlorophyll concentration and did not have a peak in the mesopelagic (Figure S1D), unlike the ODZ site. There was a salinity peak at 150</w:t>
      </w:r>
      <w:r w:rsidR="00911970">
        <w:t xml:space="preserve"> </w:t>
      </w:r>
      <w:r>
        <w:t>m (Figure S1B).</w:t>
      </w:r>
    </w:p>
    <w:p w14:paraId="00000063" w14:textId="77777777" w:rsidR="00104E87" w:rsidRDefault="004D045E">
      <w:r>
        <w:lastRenderedPageBreak/>
        <w:t>Particle numbers were higher, between the base of the photic zone through 1000 m at the ETNP ODZ site, than at the same-latitude, oxygenic P16 station 100 (Figure S7A). Particle size distributions were similar between the two sites above 500 m, being characterized by overlapping confidence intervals generated by a general additive model. From 500 m to 1000 m, particle size distributions were flatter at the ETNP site, being characterized by a smaller proportion of small particles, relative to large ones (Figure S7B).</w:t>
      </w:r>
    </w:p>
    <w:p w14:paraId="00000064" w14:textId="53E1AD03" w:rsidR="00104E87" w:rsidRDefault="004D045E">
      <w:r>
        <w:t xml:space="preserve">Small particles (100 </w:t>
      </w:r>
      <m:oMath>
        <m:r>
          <m:rPr>
            <m:sty m:val="p"/>
          </m:rPr>
          <w:rPr>
            <w:rFonts w:ascii="Cambria Math" w:hAnsi="Cambria Math"/>
          </w:rPr>
          <m:t>μ</m:t>
        </m:r>
      </m:oMath>
      <w:r>
        <w:t xml:space="preserve">m - 500 </w:t>
      </w:r>
      <m:oMath>
        <m:r>
          <m:rPr>
            <m:sty m:val="p"/>
          </m:rPr>
          <w:rPr>
            <w:rFonts w:ascii="Cambria Math" w:hAnsi="Cambria Math"/>
          </w:rPr>
          <m:t>μ</m:t>
        </m:r>
      </m:oMath>
      <w:r>
        <w:t>m) at the ETNP ODZ site were about two orders of magnitude more common than large particles (</w:t>
      </w:r>
      <w:ins w:id="175" w:author="Clara Fuchsman" w:date="2021-05-13T16:08:00Z">
        <w:r w:rsidR="004C1D61">
          <w:sym w:font="Symbol" w:char="F020"/>
        </w:r>
        <w:r w:rsidR="004C1D61">
          <w:sym w:font="Symbol" w:char="F0B3"/>
        </w:r>
      </w:ins>
      <w:del w:id="176" w:author="Clara Fuchsman" w:date="2021-05-13T16:08:00Z">
        <w:r w:rsidDel="004C1D61">
          <w:delText>&gt;=</w:delText>
        </w:r>
      </w:del>
      <w:r>
        <w:t xml:space="preserve"> 500 </w:t>
      </w:r>
      <m:oMath>
        <m:r>
          <m:rPr>
            <m:sty m:val="p"/>
          </m:rPr>
          <w:rPr>
            <w:rFonts w:ascii="Cambria Math" w:hAnsi="Cambria Math"/>
          </w:rPr>
          <m:t>μ</m:t>
        </m:r>
      </m:oMath>
      <w:r>
        <w:t>m) (Figure S8). Large particle numbers appeared to attenuate more quickly than small particles, and more generally follow a power law decrease, while small particles appeared to increase around 500 m. Flux was predicted to be predominantly from small, rather than large particles, at all depths except the very surface. The particle size distribution, calculated only on large particles, was more variable between depths than calculated for small particles. Data from the oxic P16 station 100 suggested more particles, steeper particle size distribution, and more flux at this station than at the ETNP station. They also suggested that differences between large and small particles, with respect to number, flux and size distribution that were broadly similar to the ones seen at ETNP Station P2.</w:t>
      </w:r>
    </w:p>
    <w:p w14:paraId="00000065" w14:textId="77777777" w:rsidR="00104E87" w:rsidRDefault="004D045E">
      <w:r>
        <w:t>In contrast to the anoxic station, at the oxic station, flux always decreased with depth (Figure S9A+B).</w:t>
      </w:r>
    </w:p>
    <w:p w14:paraId="00000066" w14:textId="77777777" w:rsidR="00104E87" w:rsidRDefault="004D045E">
      <w:pPr>
        <w:pStyle w:val="Heading2"/>
      </w:pPr>
      <w:bookmarkStart w:id="177" w:name="bookmark=id.1ci93xb" w:colFirst="0" w:colLast="0"/>
      <w:bookmarkEnd w:id="177"/>
      <w:r>
        <w:t>Smoothed and averaged data</w:t>
      </w:r>
    </w:p>
    <w:p w14:paraId="00000067" w14:textId="60BB1602" w:rsidR="00104E87" w:rsidRDefault="004D045E">
      <w:r>
        <w:t>Highly smoothed particle</w:t>
      </w:r>
      <w:r w:rsidR="00911970">
        <w:t xml:space="preserve"> abundance</w:t>
      </w:r>
      <w:r>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t xml:space="preserve">suggested that particle size, averaged across all casts, followed a pattern in which the abundance of small particles increased between the oxycline and </w:t>
      </w:r>
      <w:r w:rsidR="00911970">
        <w:t>35</w:t>
      </w:r>
      <w:r>
        <w:t>0 m (Figure 6A), which corresponded with steepening of the particle size distribution (Figure 6</w:t>
      </w:r>
      <w:r w:rsidR="00911970">
        <w:t>B</w:t>
      </w:r>
      <w:r>
        <w:t>), an increase in small particle biomass (Figure 6</w:t>
      </w:r>
      <w:r w:rsidR="00911970">
        <w:t>C</w:t>
      </w:r>
      <w:r>
        <w:t>), but not of large particle biomass (Figure 6</w:t>
      </w:r>
      <w:r w:rsidR="00911970">
        <w:t>D</w:t>
      </w:r>
      <w:r>
        <w:t>). Deeper in the ODZ, the small particle number, particle size distribution slope, and biomass of small particles declined. At the oxic site, particle size distributions generally steepened with depth, while both small and large particle estimated biomass followed a power law decrease with depth (Figure S10).</w:t>
      </w:r>
    </w:p>
    <w:p w14:paraId="07AB4895" w14:textId="77777777" w:rsidR="00B05390" w:rsidRDefault="00B05390" w:rsidP="00B05390">
      <w:r>
        <w:rPr>
          <w:noProof/>
        </w:rPr>
        <w:drawing>
          <wp:inline distT="0" distB="0" distL="114300" distR="114300" wp14:anchorId="58FBBC77" wp14:editId="7339C4D4">
            <wp:extent cx="4700766"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4700766" cy="3318187"/>
                    </a:xfrm>
                    <a:prstGeom prst="rect">
                      <a:avLst/>
                    </a:prstGeom>
                    <a:ln/>
                  </pic:spPr>
                </pic:pic>
              </a:graphicData>
            </a:graphic>
          </wp:inline>
        </w:drawing>
      </w:r>
    </w:p>
    <w:p w14:paraId="294FE439" w14:textId="5885F467" w:rsidR="00B05390" w:rsidRDefault="00B05390" w:rsidP="00DC428E">
      <w:pPr>
        <w:pStyle w:val="FigureCaption"/>
      </w:pPr>
      <w:r w:rsidRPr="00DC428E">
        <w:rPr>
          <w:b/>
          <w:bCs/>
        </w:rPr>
        <w:t>Figure 6.</w:t>
      </w:r>
      <w:r>
        <w:t xml:space="preserve"> </w:t>
      </w:r>
      <w:r>
        <w:rPr>
          <w:b/>
        </w:rPr>
        <w:t>A</w:t>
      </w:r>
      <w:r w:rsidR="00DC428E">
        <w:rPr>
          <w:b/>
        </w:rPr>
        <w:t>.</w:t>
      </w:r>
      <w:r>
        <w:t xml:space="preserve"> GAM smoothed bin-size and volume particle numbers at each particle size class, from the one cast that traversed the top 2000m of the water column, collected on January 13 beginning at 06:13. </w:t>
      </w:r>
      <w:r>
        <w:rPr>
          <w:b/>
        </w:rPr>
        <w:t>B</w:t>
      </w:r>
      <w:r w:rsidR="00DC428E">
        <w:rPr>
          <w:b/>
        </w:rPr>
        <w:t>.</w:t>
      </w:r>
      <w:r>
        <w:t xml:space="preserve"> Particle size distributions. </w:t>
      </w:r>
      <w:r w:rsidR="00DC428E" w:rsidRPr="00DC428E">
        <w:rPr>
          <w:b/>
          <w:bCs/>
        </w:rPr>
        <w:t>C-D</w:t>
      </w:r>
      <w:r w:rsidR="00DC428E">
        <w:t>.</w:t>
      </w:r>
      <w:r>
        <w:t xml:space="preserve"> </w:t>
      </w:r>
      <w:r w:rsidR="00DC428E">
        <w:t>E</w:t>
      </w:r>
      <w:r>
        <w:t xml:space="preserve">stimated biomass of </w:t>
      </w:r>
      <w:r>
        <w:rPr>
          <w:b/>
        </w:rPr>
        <w:t>(C)</w:t>
      </w:r>
      <w:r>
        <w:t xml:space="preserve"> </w:t>
      </w:r>
      <w:r w:rsidR="00DC428E">
        <w:t>s</w:t>
      </w:r>
      <w:r>
        <w:t xml:space="preserve">mall and </w:t>
      </w:r>
      <w:r>
        <w:rPr>
          <w:b/>
        </w:rPr>
        <w:t>(D)</w:t>
      </w:r>
      <w:r>
        <w:t xml:space="preserve"> </w:t>
      </w:r>
      <w:r w:rsidR="00DC428E">
        <w:t>l</w:t>
      </w:r>
      <w:r>
        <w:t>arge particles</w:t>
      </w:r>
      <w:r w:rsidR="00870FBD">
        <w:t>, normalized to biomass at the base of the photic zone.</w:t>
      </w:r>
    </w:p>
    <w:p w14:paraId="00000068" w14:textId="77777777" w:rsidR="00104E87" w:rsidRDefault="004D045E">
      <w:pPr>
        <w:pStyle w:val="Heading2"/>
      </w:pPr>
      <w:bookmarkStart w:id="178" w:name="bookmark=id.3whwml4" w:colFirst="0" w:colLast="0"/>
      <w:bookmarkEnd w:id="178"/>
      <w:r>
        <w:lastRenderedPageBreak/>
        <w:t>Particle number dynamics differ from model expectations</w:t>
      </w:r>
    </w:p>
    <w:p w14:paraId="00000069" w14:textId="743586A0" w:rsidR="00104E87" w:rsidRDefault="004D045E">
      <w:r>
        <w:t>The modified particle remineralization and sinking model predicted particle size distributions at each depth from the particle size distribution one depth-bin shallower and the calculated flux attenuation between the two depths. W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r>
        <w:rPr>
          <w:i/>
        </w:rPr>
        <w:t>small 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4DC501B8" w:rsidR="00104E87" w:rsidRDefault="006A6A8E" w:rsidP="005A319B">
      <m:oMath>
        <m:r>
          <m:rPr>
            <m:sty m:val="p"/>
          </m:rPr>
          <w:rPr>
            <w:rFonts w:ascii="Cambria Math" w:hAnsi="Cambria Math"/>
          </w:rPr>
          <m:t>DFM</m:t>
        </m:r>
        <m:r>
          <w:rPr>
            <w:rFonts w:ascii="Cambria Math" w:hAnsi="Cambria Math"/>
          </w:rPr>
          <m:t>=</m:t>
        </m:r>
        <m:f>
          <m:fPr>
            <m:ctrlPr>
              <w:rPr>
                <w:rFonts w:ascii="Cambria Math" w:hAnsi="Cambria Math"/>
              </w:rPr>
            </m:ctrlPr>
          </m:fPr>
          <m:num>
            <m:d>
              <m:dPr>
                <m:ctrlPr>
                  <w:rPr>
                    <w:rFonts w:ascii="Cambria Math" w:hAnsi="Cambria Math"/>
                    <w:i/>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w:rPr>
                <w:rFonts w:ascii="Cambria Math" w:hAnsi="Cambria Math"/>
              </w:rPr>
              <m:t>ΔZ</m:t>
            </m:r>
          </m:den>
        </m:f>
      </m:oMath>
      <w:r w:rsidR="005A319B">
        <w:tab/>
      </w:r>
      <w:r w:rsidR="005A319B">
        <w:tab/>
      </w:r>
      <w:r w:rsidR="005A319B">
        <w:tab/>
      </w:r>
      <w:r w:rsidR="005A319B">
        <w:tab/>
      </w:r>
      <w:r w:rsidR="005A319B">
        <w:tab/>
        <w:t>(</w:t>
      </w:r>
      <w:r w:rsidR="004D045E">
        <w:t xml:space="preserve">Eqn. </w:t>
      </w:r>
      <w:del w:id="179" w:author="Jacob Cram" w:date="2021-05-15T15:15:00Z">
        <w:r w:rsidR="00B87896" w:rsidDel="00B87896">
          <w:delText>4</w:delText>
        </w:r>
      </w:del>
      <w:ins w:id="180" w:author="Jacob Cram" w:date="2021-05-15T15:19:00Z">
        <w:r w:rsidR="002D151D">
          <w:t>6</w:t>
        </w:r>
      </w:ins>
      <w:r w:rsidR="005A319B">
        <w:t>)</w:t>
      </w:r>
    </w:p>
    <w:p w14:paraId="0000006C" w14:textId="09ED8C53" w:rsidR="00104E87" w:rsidRDefault="004D045E">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3F7BD196" w:rsidR="00104E87" w:rsidRDefault="004D045E">
      <w:r>
        <w:t>DFM was positive between the photic zone</w:t>
      </w:r>
      <w:ins w:id="181" w:author="Clara Fuchsman" w:date="2021-05-13T16:30:00Z">
        <w:r w:rsidR="00913083">
          <w:t xml:space="preserve"> (1</w:t>
        </w:r>
      </w:ins>
      <w:ins w:id="182" w:author="Clara Fuchsman" w:date="2021-05-13T16:31:00Z">
        <w:r w:rsidR="00913083">
          <w:t>60m)</w:t>
        </w:r>
      </w:ins>
      <w:r>
        <w:t xml:space="preserve"> and 500 m, meaning that less small flux attenuated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5),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11%, suggesting that study day accounts for 11% of the variance, after accounting for depth. Comparing the model that accounts for </w:t>
      </w:r>
      <w:r w:rsidR="00777545">
        <w:t>depth</w:t>
      </w:r>
      <w:r>
        <w:t>, day and hour to one that only accounts for depth and day, suggests that hour of the day, while not statistically significant, could explains an additional 3% of the variance.</w:t>
      </w:r>
    </w:p>
    <w:p w14:paraId="0000006F" w14:textId="71E51FC0" w:rsidR="00104E87" w:rsidRDefault="004D045E">
      <w:r>
        <w:t>Below 500 m, DFM was negative. There were only two casts that reached below 500m at this station, and so an analysis of the dynamics of DFM in this region is not possible.</w:t>
      </w:r>
      <w:r w:rsidR="00777545">
        <w:t xml:space="preserve"> </w:t>
      </w:r>
      <w:r>
        <w:t>At P16 Station 100, DFM was positive between the base of the photic zone and 350m and negative below 350 m (Figure S9C).</w:t>
      </w:r>
    </w:p>
    <w:p w14:paraId="03EB96DD" w14:textId="77777777" w:rsidR="00DC428E" w:rsidRDefault="00DC428E" w:rsidP="00DC428E">
      <w:r>
        <w:rPr>
          <w:noProof/>
        </w:rPr>
        <w:drawing>
          <wp:inline distT="0" distB="0" distL="114300" distR="114300" wp14:anchorId="50626CEA" wp14:editId="127B800C">
            <wp:extent cx="3883186" cy="2590230"/>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3883186" cy="2590230"/>
                    </a:xfrm>
                    <a:prstGeom prst="rect">
                      <a:avLst/>
                    </a:prstGeom>
                    <a:ln/>
                  </pic:spPr>
                </pic:pic>
              </a:graphicData>
            </a:graphic>
          </wp:inline>
        </w:drawing>
      </w:r>
      <w:r>
        <w:t xml:space="preserve"> </w:t>
      </w:r>
    </w:p>
    <w:p w14:paraId="7E0001D5" w14:textId="18052B64" w:rsidR="00DC428E" w:rsidRDefault="00DC428E" w:rsidP="00CC1484">
      <w:pPr>
        <w:pStyle w:val="FigureCaption"/>
      </w:pPr>
      <w:r w:rsidRPr="00DC428E">
        <w:rPr>
          <w:b/>
          <w:bCs/>
        </w:rPr>
        <w:t>Figure 7.</w:t>
      </w:r>
      <w:r>
        <w:t xml:space="preserve"> </w:t>
      </w:r>
      <w:del w:id="183" w:author="Jacob Cram" w:date="2021-05-15T15:25:00Z">
        <w:r w:rsidDel="002D151D">
          <w:delText xml:space="preserve">Quantification of </w:delText>
        </w:r>
        <w:commentRangeStart w:id="184"/>
        <w:commentRangeStart w:id="185"/>
        <w:r w:rsidDel="002D151D">
          <w:delText xml:space="preserve">non remineralization </w:delText>
        </w:r>
        <w:commentRangeEnd w:id="184"/>
        <w:r w:rsidR="00913083" w:rsidDel="002D151D">
          <w:rPr>
            <w:rStyle w:val="CommentReference"/>
            <w:rFonts w:ascii="Times New Roman" w:hAnsi="Times New Roman" w:cs="Times New Roman"/>
          </w:rPr>
          <w:commentReference w:id="184"/>
        </w:r>
      </w:del>
      <w:commentRangeEnd w:id="185"/>
      <w:r w:rsidR="00C92D2E">
        <w:rPr>
          <w:rStyle w:val="CommentReference"/>
          <w:rFonts w:ascii="Times New Roman" w:hAnsi="Times New Roman" w:cs="Times New Roman"/>
        </w:rPr>
        <w:commentReference w:id="185"/>
      </w:r>
      <w:del w:id="186" w:author="Jacob Cram" w:date="2021-05-15T15:25:00Z">
        <w:r w:rsidDel="002D151D">
          <w:delText xml:space="preserve">and sinking like processes. </w:delText>
        </w:r>
      </w:del>
      <w:r>
        <w:rPr>
          <w:i/>
        </w:rPr>
        <w:t>Deviation from Model</w:t>
      </w:r>
      <w:ins w:id="187" w:author="Jacob Cram" w:date="2021-05-15T15:28:00Z">
        <w:r w:rsidR="002D151D">
          <w:rPr>
            <w:i/>
          </w:rPr>
          <w:t xml:space="preserve"> (DFM)</w:t>
        </w:r>
      </w:ins>
      <w:r>
        <w:t xml:space="preserve"> indicates the difference between the observed small particle flux, and the flux that would be estimated if particles from the size distribution in the </w:t>
      </w:r>
      <w:r>
        <w:lastRenderedPageBreak/>
        <w:t>depth bin above remineralized and sank only 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ins w:id="188" w:author="Jacob Cram" w:date="2021-05-15T15:25:00Z">
        <w:r w:rsidR="002D151D">
          <w:t xml:space="preserve"> This value serves </w:t>
        </w:r>
      </w:ins>
      <w:ins w:id="189" w:author="Jacob Cram" w:date="2021-05-15T15:29:00Z">
        <w:r w:rsidR="00C92D2E">
          <w:t xml:space="preserve">as a metric of </w:t>
        </w:r>
      </w:ins>
      <w:proofErr w:type="spellStart"/>
      <w:ins w:id="190" w:author="Jacob Cram" w:date="2021-05-15T15:28:00Z">
        <w:r w:rsidR="002D151D">
          <w:t>dissaggregation</w:t>
        </w:r>
        <w:proofErr w:type="spellEnd"/>
        <w:r w:rsidR="002D151D">
          <w:t xml:space="preserve"> and other processes </w:t>
        </w:r>
        <w:r w:rsidR="00C92D2E">
          <w:t>that can n</w:t>
        </w:r>
      </w:ins>
      <w:ins w:id="191" w:author="Jacob Cram" w:date="2021-05-15T15:29:00Z">
        <w:r w:rsidR="00C92D2E">
          <w:t xml:space="preserve">ot be captured by a null model that assumes that particles only sink and remineralize. </w:t>
        </w:r>
      </w:ins>
    </w:p>
    <w:bookmarkStart w:id="192" w:name="bookmark=id.2bn6wsx" w:colFirst="0" w:colLast="0"/>
    <w:bookmarkEnd w:id="192"/>
    <w:p w14:paraId="00000070" w14:textId="77777777" w:rsidR="00104E87" w:rsidRDefault="006B0287">
      <w:pPr>
        <w:pStyle w:val="Heading1"/>
      </w:pPr>
      <w:sdt>
        <w:sdtPr>
          <w:tag w:val="goog_rdk_27"/>
          <w:id w:val="-1604639901"/>
        </w:sdtPr>
        <w:sdtEndPr/>
        <w:sdtContent/>
      </w:sdt>
      <w:r w:rsidR="004D045E">
        <w:t>Discussion</w:t>
      </w:r>
    </w:p>
    <w:p w14:paraId="00000071" w14:textId="77777777" w:rsidR="00104E87" w:rsidRDefault="004D045E">
      <w:pPr>
        <w:pStyle w:val="Heading2"/>
      </w:pPr>
      <w:bookmarkStart w:id="193" w:name="bookmark=id.qsh70q" w:colFirst="0" w:colLast="0"/>
      <w:bookmarkEnd w:id="193"/>
      <w:r>
        <w:t>Diel migrators spend time in the ODZ core</w:t>
      </w:r>
    </w:p>
    <w:p w14:paraId="00000072" w14:textId="5703053C" w:rsidR="00104E87" w:rsidRDefault="004D045E">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9942FC">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3B6974" w:rsidRPr="003B6974">
        <w:t>(Cisewski et al., 2010; Hays, 2003; Heywood, 1996; Jiang et al., 2007; Rabindranath et al., 2011; Sainmont et al., 2014; Yang et al., 2019)</w:t>
      </w:r>
      <w:r w:rsidR="009942FC">
        <w:fldChar w:fldCharType="end"/>
      </w:r>
      <w:r>
        <w:t xml:space="preserve">, including at other ODZ sites </w:t>
      </w:r>
      <w:r w:rsidR="00B04B63">
        <w:fldChar w:fldCharType="begin"/>
      </w:r>
      <w:r w:rsidR="00A935E8">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3B6974" w:rsidRPr="003B6974">
        <w:rPr>
          <w:szCs w:val="24"/>
        </w:rPr>
        <w:t>(Antezana, 2009; Kiko et al., 2020; Riquelme-Bugueño et al., 2020)</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B04B63">
        <w:instrText xml:space="preserve"> ADDIN ZOTERO_ITEM CSL_CITATION {"citationID":"UpiWG8JB","properties":{"formattedCitation":"(Hidalgo et al., 2005)","plainCitation":"(Hidalgo et al., 2005)","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3B6974" w:rsidRPr="003B6974">
        <w:t>(Hidalgo et al., 2005)</w:t>
      </w:r>
      <w:r w:rsidR="00B04B63">
        <w:fldChar w:fldCharType="end"/>
      </w:r>
      <w:r>
        <w:t xml:space="preserve">, and much of the ETNP ODZ </w:t>
      </w:r>
      <w:r w:rsidR="00B04B63">
        <w:fldChar w:fldCharType="begin"/>
      </w:r>
      <w:r w:rsidR="00B04B63">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3B6974" w:rsidRPr="003B6974">
        <w:t>(Herrera et al., 2019)</w:t>
      </w:r>
      <w:r w:rsidR="00B04B63">
        <w:fldChar w:fldCharType="end"/>
      </w:r>
      <w:r>
        <w:t xml:space="preserve">. Sampling efforts elsewhere in the ETNP suggest that many of these diel migrators are euphausiids and fish </w:t>
      </w:r>
      <w:r w:rsidR="00B04B63">
        <w:fldChar w:fldCharType="begin"/>
      </w:r>
      <w:r w:rsidR="00B04B63">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B04B63">
        <w:rPr>
          <w:rFonts w:ascii="Cambria Math" w:hAnsi="Cambria Math" w:cs="Cambria Math"/>
        </w:rPr>
        <w:instrText>∼</w:instrText>
      </w:r>
      <w:r w:rsidR="00B04B63">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3B6974" w:rsidRPr="003B6974">
        <w:t>(Maas et al., 2014; Wishner et al., 2013)</w:t>
      </w:r>
      <w:r w:rsidR="00B04B63">
        <w:fldChar w:fldCharType="end"/>
      </w:r>
      <w:r>
        <w:t xml:space="preserve">, and that diel migrators are primarily 2-5 mm in size </w:t>
      </w:r>
      <w:r w:rsidR="00B04B63">
        <w:fldChar w:fldCharType="begin"/>
      </w:r>
      <w:r w:rsidR="00B04B63">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3B6974" w:rsidRPr="003B6974">
        <w:t>(Wishner et al., 2013)</w:t>
      </w:r>
      <w:r w:rsidR="00B04B63">
        <w:fldChar w:fldCharType="end"/>
      </w:r>
      <w:r>
        <w:t xml:space="preserve">. Krill in the Humboldt current ODZ migrate to the surface at night </w:t>
      </w:r>
      <w:r w:rsidR="00B04B63">
        <w:fldChar w:fldCharType="begin"/>
      </w:r>
      <w:r w:rsidR="00B04B63">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3B6974" w:rsidRPr="003B6974">
        <w:rPr>
          <w:szCs w:val="24"/>
        </w:rPr>
        <w:t>(Riquelme-Bugueño et al., 2020)</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but do not migrate to depth at this location, but rather at another location.</w:t>
      </w:r>
    </w:p>
    <w:p w14:paraId="00000073" w14:textId="6C639A1F" w:rsidR="00104E87" w:rsidRDefault="004D045E">
      <w:r>
        <w:t xml:space="preserve">The organisms that appear between 500 m and 1000 m (Figure 2E) have acoustic signatures that resemble </w:t>
      </w:r>
      <w:r w:rsidR="00B04B63">
        <w:t xml:space="preserve">those of </w:t>
      </w:r>
      <w:r>
        <w:t xml:space="preserve">jellyfish </w:t>
      </w:r>
      <w:r w:rsidR="00B04B63">
        <w:fldChar w:fldCharType="begin"/>
      </w:r>
      <w:r w:rsidR="00B04B63">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3B6974" w:rsidRPr="003B6974">
        <w:t>(Kaartvedt et al., 2007)</w:t>
      </w:r>
      <w:r w:rsidR="00B04B63">
        <w:fldChar w:fldCharType="end"/>
      </w:r>
      <w:r>
        <w:t xml:space="preserve">. That they appear in horizontal bands that do not appear to trend upwards over time suggests that </w:t>
      </w:r>
      <w:r w:rsidR="00D357C6">
        <w:t>jellyfish swarms</w:t>
      </w:r>
      <w:r>
        <w:t xml:space="preserve"> are traveling through our site at progressively shallower depths over the 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B04B63">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3B6974" w:rsidRPr="003B6974">
        <w:t>(Parris et al., 2014)</w:t>
      </w:r>
      <w:r w:rsidR="00B04B63">
        <w:fldChar w:fldCharType="end"/>
      </w:r>
      <w:r>
        <w:t>.</w:t>
      </w:r>
    </w:p>
    <w:p w14:paraId="00000074" w14:textId="77777777" w:rsidR="00104E87" w:rsidRDefault="004D045E">
      <w:pPr>
        <w:pStyle w:val="Heading2"/>
      </w:pPr>
      <w:bookmarkStart w:id="194" w:name="bookmark=id.3as4poj" w:colFirst="0" w:colLast="0"/>
      <w:bookmarkEnd w:id="194"/>
      <w:r>
        <w:t>F</w:t>
      </w:r>
      <w:sdt>
        <w:sdtPr>
          <w:tag w:val="goog_rdk_28"/>
          <w:id w:val="1104533453"/>
        </w:sdtPr>
        <w:sdtEndPr/>
        <w:sdtContent/>
      </w:sdt>
      <w:r>
        <w:t>lux is lower at this site than previous measurements in the ETNP</w:t>
      </w:r>
    </w:p>
    <w:p w14:paraId="00000075" w14:textId="469B8532" w:rsidR="00104E87" w:rsidRDefault="004D045E">
      <w:r>
        <w:t xml:space="preserve">Flux at </w:t>
      </w:r>
      <w:del w:id="195" w:author="Clara Fuchsman" w:date="2021-05-13T21:55:00Z">
        <w:r w:rsidDel="005F35A0">
          <w:delText>our site</w:delText>
        </w:r>
      </w:del>
      <w:ins w:id="196" w:author="Clara Fuchsman" w:date="2021-05-13T21:55:00Z">
        <w:r w:rsidR="005F35A0">
          <w:t>P2</w:t>
        </w:r>
      </w:ins>
      <w:r>
        <w:t xml:space="preserve"> was lower at all depths, ranging from 10-100 </w:t>
      </w:r>
      <w:proofErr w:type="spellStart"/>
      <w:r w:rsidR="00D357C6">
        <w:t>μ</w:t>
      </w:r>
      <w:r>
        <w:t>M</w:t>
      </w:r>
      <w:proofErr w:type="spellEnd"/>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mM/m</w:t>
      </w:r>
      <w:r w:rsidRPr="00D357C6">
        <w:rPr>
          <w:vertAlign w:val="superscript"/>
        </w:rPr>
        <w:t>2</w:t>
      </w:r>
      <w:r>
        <w:t xml:space="preserve">/day </w:t>
      </w:r>
      <w:r w:rsidR="00B04B63">
        <w:fldChar w:fldCharType="begin"/>
      </w:r>
      <w:r w:rsidR="00B04B63">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3B6974" w:rsidRPr="003B6974">
        <w:t>(Hartnett &amp; Devol, 2003; Van Mooy et al., 2002)</w:t>
      </w:r>
      <w:r w:rsidR="00B04B63">
        <w:fldChar w:fldCharType="end"/>
      </w:r>
      <w:r>
        <w:t>.</w:t>
      </w:r>
    </w:p>
    <w:p w14:paraId="00000076" w14:textId="77777777" w:rsidR="00104E87" w:rsidRDefault="004D045E">
      <w:pPr>
        <w:pStyle w:val="Heading2"/>
      </w:pPr>
      <w:bookmarkStart w:id="197" w:name="bookmark=id.1pxezwc" w:colFirst="0" w:colLast="0"/>
      <w:bookmarkEnd w:id="197"/>
      <w:r>
        <w:t>The flux to size relationship is typical of other sites</w:t>
      </w:r>
    </w:p>
    <w:p w14:paraId="00000077" w14:textId="75428509" w:rsidR="00104E87" w:rsidRDefault="004D045E">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A935E8">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3B6974" w:rsidRPr="003B6974">
        <w:t>(Guidi et al., 2008; Kiko et al., 2020)</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w:t>
      </w:r>
      <w:ins w:id="198" w:author="Clara Fuchsman" w:date="2021-05-13T21:58:00Z">
        <w:r w:rsidR="005F35A0">
          <w:t xml:space="preserve">Setting up, deploying and retrieving each trap </w:t>
        </w:r>
      </w:ins>
      <w:ins w:id="199" w:author="Clara Fuchsman" w:date="2021-05-13T21:59:00Z">
        <w:r w:rsidR="005F35A0">
          <w:t xml:space="preserve">array </w:t>
        </w:r>
      </w:ins>
      <w:ins w:id="200" w:author="Clara Fuchsman" w:date="2021-05-13T21:58:00Z">
        <w:r w:rsidR="005F35A0">
          <w:t>is a large effort. However,</w:t>
        </w:r>
      </w:ins>
      <w:ins w:id="201" w:author="Clara Fuchsman" w:date="2021-05-13T21:59:00Z">
        <w:r w:rsidR="005F35A0">
          <w:t xml:space="preserve"> c</w:t>
        </w:r>
      </w:ins>
      <w:del w:id="202" w:author="Clara Fuchsman" w:date="2021-05-13T21:59:00Z">
        <w:r w:rsidR="00D87184" w:rsidDel="005F35A0">
          <w:delText>C</w:delText>
        </w:r>
      </w:del>
      <w:r w:rsidR="00D87184">
        <w:t>oupled particle flux and size measurements that are more resolved with respect to</w:t>
      </w:r>
      <w:r>
        <w:t xml:space="preserve"> depth</w:t>
      </w:r>
      <w:r w:rsidR="00D87184">
        <w:t xml:space="preserve">, </w:t>
      </w:r>
      <w:r>
        <w:t xml:space="preserve">space </w:t>
      </w:r>
      <w:del w:id="203" w:author="Clara Fuchsman" w:date="2021-05-13T22:01:00Z">
        <w:r w:rsidDel="005F35A0">
          <w:delText xml:space="preserve">and </w:delText>
        </w:r>
      </w:del>
      <w:ins w:id="204" w:author="Clara Fuchsman" w:date="2021-05-13T22:01:00Z">
        <w:r w:rsidR="005F35A0">
          <w:t xml:space="preserve">or </w:t>
        </w:r>
      </w:ins>
      <w:r>
        <w:t xml:space="preserve">time might allow </w:t>
      </w:r>
      <w:r w:rsidR="00D87184">
        <w:t>for further exploration of the</w:t>
      </w:r>
      <w:r>
        <w:t xml:space="preserve"> </w:t>
      </w:r>
      <w:r>
        <w:lastRenderedPageBreak/>
        <w:t xml:space="preserve">spatiotemporal variability of this relationship. </w:t>
      </w:r>
      <w:ins w:id="205" w:author="Clara Fuchsman" w:date="2021-05-13T22:02:00Z">
        <w:r w:rsidR="005F35A0">
          <w:t>In o</w:t>
        </w:r>
      </w:ins>
      <w:ins w:id="206" w:author="Clara Fuchsman" w:date="2021-05-13T22:03:00Z">
        <w:r w:rsidR="005F35A0">
          <w:t>ther systems, c</w:t>
        </w:r>
      </w:ins>
      <w:del w:id="207" w:author="Clara Fuchsman" w:date="2021-05-13T22:03:00Z">
        <w:r w:rsidR="00D87184" w:rsidDel="005F35A0">
          <w:delText>C</w:delText>
        </w:r>
      </w:del>
      <w:r w:rsidR="00D87184">
        <w:t>ombined i</w:t>
      </w:r>
      <w:r>
        <w:t xml:space="preserve">mage analysis and gel traps </w:t>
      </w:r>
      <w:r w:rsidR="00EC3855">
        <w:fldChar w:fldCharType="begin"/>
      </w:r>
      <w:r w:rsidR="00EC3855">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3B6974" w:rsidRPr="003B6974">
        <w:t>(McDonnell &amp; Buesseler, 2010, 2012)</w:t>
      </w:r>
      <w:r w:rsidR="00EC3855">
        <w:fldChar w:fldCharType="end"/>
      </w:r>
      <w:r>
        <w:t xml:space="preserve"> </w:t>
      </w:r>
      <w:ins w:id="208" w:author="Clara Fuchsman" w:date="2021-05-13T22:02:00Z">
        <w:r w:rsidR="005F35A0">
          <w:t xml:space="preserve">has </w:t>
        </w:r>
      </w:ins>
      <w:r>
        <w:t>provide</w:t>
      </w:r>
      <w:ins w:id="209" w:author="Clara Fuchsman" w:date="2021-05-13T22:02:00Z">
        <w:r w:rsidR="005F35A0">
          <w:t>d</w:t>
        </w:r>
      </w:ins>
      <w:r>
        <w:t xml:space="preserve"> </w:t>
      </w:r>
      <w:del w:id="210" w:author="Clara Fuchsman" w:date="2021-05-13T22:02:00Z">
        <w:r w:rsidDel="005F35A0">
          <w:delText xml:space="preserve">the </w:delText>
        </w:r>
      </w:del>
      <w:r>
        <w:t>opportunit</w:t>
      </w:r>
      <w:ins w:id="211" w:author="Clara Fuchsman" w:date="2021-05-13T22:02:00Z">
        <w:r w:rsidR="005F35A0">
          <w:t>ies</w:t>
        </w:r>
      </w:ins>
      <w:del w:id="212" w:author="Clara Fuchsman" w:date="2021-05-13T22:02:00Z">
        <w:r w:rsidDel="005F35A0">
          <w:delText>y</w:delText>
        </w:r>
      </w:del>
      <w:r>
        <w:t xml:space="preserve"> to explore particle size to flux relationships and how they vary between particle types</w:t>
      </w:r>
      <w:ins w:id="213" w:author="Jacob Cram" w:date="2021-05-15T15:30:00Z">
        <w:r w:rsidR="00C92D2E">
          <w:t xml:space="preserve"> in more detail.</w:t>
        </w:r>
      </w:ins>
      <w:del w:id="214" w:author="Clara Fuchsman" w:date="2021-05-13T22:02:00Z">
        <w:r w:rsidDel="005F35A0">
          <w:delText xml:space="preserve"> in more </w:delText>
        </w:r>
        <w:commentRangeStart w:id="215"/>
        <w:r w:rsidDel="005F35A0">
          <w:delText>depth</w:delText>
        </w:r>
        <w:commentRangeEnd w:id="215"/>
        <w:r w:rsidR="005F35A0" w:rsidDel="005F35A0">
          <w:rPr>
            <w:rStyle w:val="CommentReference"/>
          </w:rPr>
          <w:commentReference w:id="215"/>
        </w:r>
      </w:del>
      <w:r w:rsidR="00D87184">
        <w:t>.</w:t>
      </w:r>
    </w:p>
    <w:p w14:paraId="00000078" w14:textId="1065E0A8" w:rsidR="00104E87" w:rsidRDefault="004D045E">
      <w:pPr>
        <w:pStyle w:val="Heading2"/>
      </w:pPr>
      <w:bookmarkStart w:id="216" w:name="bookmark=id.49x2ik5" w:colFirst="0" w:colLast="0"/>
      <w:bookmarkEnd w:id="216"/>
      <w:r>
        <w:t>Remineralization rates of all particles decrease in the ODZ, but disaggregation does not</w:t>
      </w:r>
    </w:p>
    <w:p w14:paraId="00000079" w14:textId="23044A0E" w:rsidR="00104E87" w:rsidRDefault="004D045E">
      <w:r>
        <w:t xml:space="preserve">Particle size profiles, particle size distribution slopes, and estimated biovolume, averaged across all casts and smoothed, are all similar to the predictions made by Weber and Bianchi’s </w:t>
      </w:r>
      <w:r w:rsidR="00EC3855">
        <w:fldChar w:fldCharType="begin"/>
      </w:r>
      <w:r w:rsidR="00EC3855">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3B6974" w:rsidRPr="003B6974">
        <w:t>(2020)</w:t>
      </w:r>
      <w:r w:rsidR="00EC3855">
        <w:fldChar w:fldCharType="end"/>
      </w:r>
      <w:r>
        <w:t xml:space="preserve"> “Model 1”. (Figure 5), and therefore our hypothesis </w:t>
      </w:r>
      <w:del w:id="217" w:author="Jacob Cram" w:date="2021-05-17T12:05:00Z">
        <w:r w:rsidDel="00374C9F">
          <w:rPr>
            <w:b/>
          </w:rPr>
          <w:delText>H</w:delText>
        </w:r>
        <w:r w:rsidR="00F06FFB" w:rsidDel="00374C9F">
          <w:rPr>
            <w:b/>
          </w:rPr>
          <w:delText>A</w:delText>
        </w:r>
        <w:r w:rsidDel="00374C9F">
          <w:rPr>
            <w:b/>
          </w:rPr>
          <w:delText>1</w:delText>
        </w:r>
      </w:del>
      <w:ins w:id="218" w:author="Jacob Cram" w:date="2021-05-17T12:05:00Z">
        <w:r w:rsidR="00374C9F">
          <w:rPr>
            <w:b/>
          </w:rPr>
          <w:t>H1</w:t>
        </w:r>
      </w:ins>
      <w:r>
        <w:t xml:space="preserve">. This suggests that the low oxygen at this site decreases the particle remineralization rate of all particles, including small ones. It does not support the </w:t>
      </w:r>
      <w:r w:rsidR="00F06FFB" w:rsidRPr="00F06FFB">
        <w:rPr>
          <w:b/>
          <w:bCs/>
        </w:rPr>
        <w:t>HA2</w:t>
      </w:r>
      <w:r>
        <w:t xml:space="preserve"> in which disaggregation is suppressed in the ODZ, nor </w:t>
      </w:r>
      <w:del w:id="219" w:author="Jacob Cram" w:date="2021-05-17T12:06:00Z">
        <w:r w:rsidR="00F06FFB" w:rsidRPr="00F06FFB" w:rsidDel="00374C9F">
          <w:rPr>
            <w:b/>
            <w:bCs/>
          </w:rPr>
          <w:delText>HA3</w:delText>
        </w:r>
      </w:del>
      <w:ins w:id="220" w:author="Jacob Cram" w:date="2021-05-17T12:06:00Z">
        <w:r w:rsidR="00374C9F">
          <w:rPr>
            <w:b/>
            <w:bCs/>
          </w:rPr>
          <w:t>H3</w:t>
        </w:r>
      </w:ins>
      <w:r>
        <w:t xml:space="preserve"> in which only the very large particles’ remineralization is slowed</w:t>
      </w:r>
      <w:ins w:id="221" w:author="Clara Fuchsman" w:date="2021-05-13T22:03:00Z">
        <w:r w:rsidR="005F35A0">
          <w:t xml:space="preserve"> due to sulfate reduction</w:t>
        </w:r>
      </w:ins>
      <w:r>
        <w:t>. The data at the oxic site, generally conformed to Weber and Bianchi’s</w:t>
      </w:r>
      <w:r w:rsidR="006E5628">
        <w:t xml:space="preserve"> null model</w:t>
      </w:r>
      <w:r>
        <w:t xml:space="preserve"> “Model 0” </w:t>
      </w:r>
      <w:r w:rsidR="00EC3855">
        <w:fldChar w:fldCharType="begin"/>
      </w:r>
      <w:r w:rsidR="00EC3855">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3B6974" w:rsidRPr="003B6974">
        <w:t>(2020)</w:t>
      </w:r>
      <w:r w:rsidR="00EC3855">
        <w:fldChar w:fldCharType="end"/>
      </w:r>
      <w:r>
        <w:t xml:space="preserve">, which was their prediction for particle distributions at oxic sites. However, one difference was that the observed particle size distribution, while essentially constant from the base of the photic zone through 1000 m, appeared to steepen between 1000 m and 2000 m, suggesting an increase in the abundance of small particles, relative to Model 0. This could indicate increased disaggregation in this region or horizontal transport of small particles through advection in this region. One possible source of horizontal transport is colloids in a deep iron plume </w:t>
      </w:r>
      <w:r w:rsidR="00EC3855">
        <w:fldChar w:fldCharType="begin"/>
      </w:r>
      <w:r w:rsidR="003B6974">
        <w:instrText xml:space="preserve"> ADDIN ZOTERO_ITEM CSL_CITATION {"citationID":"aKi4Wo49","properties":{"formattedCitation":"(Homoky et al., 2021; Lam et al., 2020)","plainCitation":"(Homoky et al., 2021;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3B6974" w:rsidRPr="003B6974">
        <w:t>(Homoky et al., 2021; Lam et al., 2020)</w:t>
      </w:r>
      <w:r w:rsidR="00EC3855">
        <w:fldChar w:fldCharType="end"/>
      </w:r>
      <w:r>
        <w:t>.</w:t>
      </w:r>
    </w:p>
    <w:p w14:paraId="0000007A" w14:textId="77777777" w:rsidR="00104E87" w:rsidRDefault="004D045E">
      <w:pPr>
        <w:pStyle w:val="Heading2"/>
      </w:pPr>
      <w:bookmarkStart w:id="222" w:name="bookmark=id.2p2csry" w:colFirst="0" w:colLast="0"/>
      <w:bookmarkEnd w:id="222"/>
      <w:r>
        <w:t>Zooplankton likely transport organic matter into the ODZ core</w:t>
      </w:r>
    </w:p>
    <w:p w14:paraId="3A55F41E" w14:textId="43ABD270" w:rsidR="00F94AB5" w:rsidRDefault="004D045E" w:rsidP="008072AE">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EC3855">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EC3855">
        <w:rPr>
          <w:rFonts w:ascii="Cambria Math" w:hAnsi="Cambria Math" w:cs="Cambria Math"/>
        </w:rPr>
        <w:instrText>∘</w:instrText>
      </w:r>
      <w:r w:rsidR="00EC3855">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EC3855">
        <w:rPr>
          <w:rFonts w:ascii="Cambria Math" w:hAnsi="Cambria Math" w:cs="Cambria Math"/>
        </w:rPr>
        <w:instrText>∼</w:instrText>
      </w:r>
      <w:r w:rsidR="00EC3855">
        <w:instrText>600 to\n</w:instrText>
      </w:r>
      <w:r w:rsidR="00EC3855">
        <w:rPr>
          <w:rFonts w:ascii="Cambria Math" w:hAnsi="Cambria Math" w:cs="Cambria Math"/>
        </w:rPr>
        <w:instrText>∼</w:instrText>
      </w:r>
      <w:r w:rsidR="00EC3855">
        <w:instrText>800 m, and the depth of diapause for Eucalanus inermis shifted from\n</w:instrText>
      </w:r>
      <w:r w:rsidR="00EC3855">
        <w:rPr>
          <w:rFonts w:ascii="Cambria Math" w:hAnsi="Cambria Math" w:cs="Cambria Math"/>
        </w:rPr>
        <w:instrText>∼</w:instrText>
      </w:r>
      <w:r w:rsidR="00EC3855">
        <w:instrText xml:space="preserve">500 to </w:instrText>
      </w:r>
      <w:r w:rsidR="00EC3855">
        <w:rPr>
          <w:rFonts w:ascii="Cambria Math" w:hAnsi="Cambria Math" w:cs="Cambria Math"/>
        </w:rPr>
        <w:instrText>∼</w:instrText>
      </w:r>
      <w:r w:rsidR="00EC3855">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EC3855">
        <w:rPr>
          <w:rFonts w:ascii="Cambria Math" w:hAnsi="Cambria Math" w:cs="Cambria Math"/>
        </w:rPr>
        <w:instrText>∼</w:instrText>
      </w:r>
      <w:r w:rsidR="00EC3855">
        <w:instrText>20 m) when the aerobic mixed layer was thin and the low-oxygen OMZ broad, but it was much deeper (</w:instrText>
      </w:r>
      <w:r w:rsidR="00EC3855">
        <w:rPr>
          <w:rFonts w:ascii="Cambria Math" w:hAnsi="Cambria Math" w:cs="Cambria Math"/>
        </w:rPr>
        <w:instrText>∼</w:instrText>
      </w:r>
      <w:r w:rsidR="00EC3855">
        <w:instrText xml:space="preserve">100 m) when the mixed\nlayer and higher oxygen extended deeper; daytime depth in both situations\nwas </w:instrText>
      </w:r>
      <w:r w:rsidR="00EC3855">
        <w:rPr>
          <w:rFonts w:ascii="Cambria Math" w:hAnsi="Cambria Math" w:cs="Cambria Math"/>
        </w:rPr>
        <w:instrText>∼</w:instrText>
      </w:r>
      <w:r w:rsidR="00EC3855">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3B6974" w:rsidRPr="003B6974">
        <w:t>(Wishner et al., 2020)</w:t>
      </w:r>
      <w:r w:rsidR="00EC3855">
        <w:fldChar w:fldCharType="end"/>
      </w:r>
      <w:r>
        <w:t xml:space="preserve">. Taken together, the concurrent </w:t>
      </w:r>
      <w:r w:rsidR="005E0393">
        <w:t xml:space="preserve">intermittent increases in flux with </w:t>
      </w:r>
      <w:r>
        <w:t>diel migration</w:t>
      </w:r>
      <w:r w:rsidR="005E0393">
        <w:t xml:space="preserve"> in the top 500 m</w:t>
      </w:r>
      <w:r>
        <w:t xml:space="preserve"> suggests that zooplankton are transporting organic matter. That the rate of change in flux with depth </w:t>
      </w:r>
      <w:del w:id="223" w:author="Clara Fuchsman" w:date="2021-05-13T22:11:00Z">
        <w:r w:rsidDel="009C79F1">
          <w:delText xml:space="preserve">varies between days </w:delText>
        </w:r>
      </w:del>
      <w:r>
        <w:t xml:space="preserve">suggests some </w:t>
      </w:r>
      <w:proofErr w:type="gramStart"/>
      <w:r>
        <w:t>day to day</w:t>
      </w:r>
      <w:proofErr w:type="gramEnd"/>
      <w:r>
        <w:t xml:space="preserve"> variability in this transport. That</w:t>
      </w:r>
      <w:r w:rsidR="00F94AB5">
        <w:t xml:space="preserve"> this rate</w:t>
      </w:r>
      <w:r>
        <w:t xml:space="preserve">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w:t>
      </w:r>
      <w:r w:rsidR="005E0393">
        <w:t xml:space="preserve"> smal</w:t>
      </w:r>
      <w:ins w:id="224" w:author="Clara Fuchsman" w:date="2021-05-13T22:05:00Z">
        <w:r w:rsidR="005F35A0">
          <w:t>l</w:t>
        </w:r>
      </w:ins>
      <w:r>
        <w:t xml:space="preserve"> magnitude of the </w:t>
      </w:r>
      <w:r w:rsidR="008422C4">
        <w:t>day-to-day</w:t>
      </w:r>
      <w:r>
        <w:t xml:space="preserve"> variability in apparent particle flux</w:t>
      </w:r>
      <w:r w:rsidR="005E0393">
        <w:t>,</w:t>
      </w:r>
      <w:r>
        <w:t xml:space="preserve"> is small is that the zooplankton themselves, which likely make up about 5% of what the UVP counts as particles, may be driving this apparent pattern and that </w:t>
      </w:r>
      <w:commentRangeStart w:id="225"/>
      <w:r>
        <w:t xml:space="preserve">particle flux itself does </w:t>
      </w:r>
      <w:proofErr w:type="gramStart"/>
      <w:r>
        <w:t>actually not</w:t>
      </w:r>
      <w:proofErr w:type="gramEnd"/>
      <w:r>
        <w:t xml:space="preserve"> vary</w:t>
      </w:r>
      <w:commentRangeEnd w:id="225"/>
      <w:r w:rsidR="009C79F1">
        <w:rPr>
          <w:rStyle w:val="CommentReference"/>
        </w:rPr>
        <w:commentReference w:id="225"/>
      </w:r>
      <w:r>
        <w:t>.</w:t>
      </w:r>
      <w:ins w:id="226" w:author="Jacob Cram" w:date="2021-05-15T15:33:00Z">
        <w:r w:rsidR="00C92D2E">
          <w:t xml:space="preserve"> </w:t>
        </w:r>
      </w:ins>
      <w:ins w:id="227" w:author="Jacob Cram" w:date="2021-05-15T15:41:00Z">
        <w:r w:rsidR="008072AE">
          <w:t xml:space="preserve">More likely, especially given the observation that this variability </w:t>
        </w:r>
      </w:ins>
      <w:ins w:id="228" w:author="Jacob Cram" w:date="2021-05-17T13:41:00Z">
        <w:r w:rsidR="00394613">
          <w:t>did not</w:t>
        </w:r>
      </w:ins>
      <w:ins w:id="229" w:author="Jacob Cram" w:date="2021-05-15T15:41:00Z">
        <w:r w:rsidR="008072AE">
          <w:t xml:space="preserve"> track well with the within day variability seen by the EK60 and the small number of particles that are zoop</w:t>
        </w:r>
      </w:ins>
      <w:ins w:id="230" w:author="Jacob Cram" w:date="2021-05-15T15:42:00Z">
        <w:r w:rsidR="008072AE">
          <w:t>lankton, is that such a factor only accounts for some of the observed variability in flux.</w:t>
        </w:r>
      </w:ins>
      <w:ins w:id="231" w:author="Jacob Cram" w:date="2021-05-15T15:40:00Z">
        <w:r w:rsidR="008072AE">
          <w:t xml:space="preserve"> </w:t>
        </w:r>
      </w:ins>
      <w:ins w:id="232" w:author="Jacob Cram" w:date="2021-05-15T15:42:00Z">
        <w:r w:rsidR="008072AE">
          <w:t xml:space="preserve">An additional source of temporal </w:t>
        </w:r>
      </w:ins>
      <w:ins w:id="233" w:author="Jacob Cram" w:date="2021-05-15T15:43:00Z">
        <w:r w:rsidR="008072AE">
          <w:t>variability</w:t>
        </w:r>
      </w:ins>
      <w:ins w:id="234" w:author="Jacob Cram" w:date="2021-05-15T15:42:00Z">
        <w:r w:rsidR="008072AE">
          <w:t xml:space="preserve"> in flux is variation in particle export</w:t>
        </w:r>
      </w:ins>
      <w:ins w:id="235" w:author="Jacob Cram" w:date="2021-05-15T15:43:00Z">
        <w:r w:rsidR="008072AE">
          <w:t xml:space="preserve"> from the photic zone.</w:t>
        </w:r>
      </w:ins>
      <w:del w:id="236" w:author="Jacob Cram" w:date="2021-05-15T15:42:00Z">
        <w:r w:rsidR="00F94AB5" w:rsidDel="008072AE">
          <w:delText xml:space="preserve"> </w:delText>
        </w:r>
      </w:del>
      <w:del w:id="237" w:author="Clara Fuchsman" w:date="2021-05-13T22:05:00Z">
        <w:r w:rsidR="00F94AB5" w:rsidDel="009C79F1">
          <w:delText>Another possible interpretation of our data is that surface production varies in such a way as to generate the apparent increases in flux with depth.</w:delText>
        </w:r>
      </w:del>
    </w:p>
    <w:p w14:paraId="0000007B" w14:textId="0295833B" w:rsidR="00104E87" w:rsidRDefault="00EC3855">
      <w:r>
        <w:t xml:space="preserve">Zooplankton are known to also congregate at the lower boundaries of ODZs </w:t>
      </w:r>
      <w:commentRangeStart w:id="238"/>
      <w:r>
        <w:fldChar w:fldCharType="begin"/>
      </w:r>
      <w:r>
        <w:instrText xml:space="preserve"> ADDIN ZOTERO_ITEM CSL_CITATION {"citationID":"t3hwfUiC","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Pr>
          <w:rFonts w:ascii="Cambria Math" w:hAnsi="Cambria Math" w:cs="Cambria Math"/>
        </w:rPr>
        <w:instrText>∘</w:instrText>
      </w:r>
      <w:r>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Pr>
          <w:rFonts w:ascii="Cambria Math" w:hAnsi="Cambria Math" w:cs="Cambria Math"/>
        </w:rPr>
        <w:instrText>∼</w:instrText>
      </w:r>
      <w:r>
        <w:instrText>600 to\n</w:instrText>
      </w:r>
      <w:r>
        <w:rPr>
          <w:rFonts w:ascii="Cambria Math" w:hAnsi="Cambria Math" w:cs="Cambria Math"/>
        </w:rPr>
        <w:instrText>∼</w:instrText>
      </w:r>
      <w:r>
        <w:instrText>800 m, and the depth of diapause for Eucalanus inermis shifted from\n</w:instrText>
      </w:r>
      <w:r>
        <w:rPr>
          <w:rFonts w:ascii="Cambria Math" w:hAnsi="Cambria Math" w:cs="Cambria Math"/>
        </w:rPr>
        <w:instrText>∼</w:instrText>
      </w:r>
      <w:r>
        <w:instrText xml:space="preserve">500 to </w:instrText>
      </w:r>
      <w:r>
        <w:rPr>
          <w:rFonts w:ascii="Cambria Math" w:hAnsi="Cambria Math" w:cs="Cambria Math"/>
        </w:rPr>
        <w:instrText>∼</w:instrText>
      </w:r>
      <w:r>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Pr>
          <w:rFonts w:ascii="Cambria Math" w:hAnsi="Cambria Math" w:cs="Cambria Math"/>
        </w:rPr>
        <w:instrText>∼</w:instrText>
      </w:r>
      <w:r>
        <w:instrText>20 m) when the aerobic mixed layer was thin and the low-oxygen OMZ broad, but it was much deeper (</w:instrText>
      </w:r>
      <w:r>
        <w:rPr>
          <w:rFonts w:ascii="Cambria Math" w:hAnsi="Cambria Math" w:cs="Cambria Math"/>
        </w:rPr>
        <w:instrText>∼</w:instrText>
      </w:r>
      <w:r>
        <w:instrText xml:space="preserve">100 m) when the mixed\nlayer and higher oxygen extended deeper; daytime depth in both situations\nwas </w:instrText>
      </w:r>
      <w:r>
        <w:rPr>
          <w:rFonts w:ascii="Cambria Math" w:hAnsi="Cambria Math" w:cs="Cambria Math"/>
        </w:rPr>
        <w:instrText>∼</w:instrText>
      </w:r>
      <w:r>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3B6974" w:rsidRPr="003B6974">
        <w:t>(Wishner et al., 2020)</w:t>
      </w:r>
      <w:r>
        <w:fldChar w:fldCharType="end"/>
      </w:r>
      <w:commentRangeEnd w:id="238"/>
      <w:r w:rsidR="009C79F1">
        <w:rPr>
          <w:rStyle w:val="CommentReference"/>
        </w:rPr>
        <w:commentReference w:id="238"/>
      </w:r>
      <w:r>
        <w:t xml:space="preserve"> and high urea concentrations in the lower oxycline of the ETNP has been suggested to be due to these zooplankton </w:t>
      </w:r>
      <w:commentRangeStart w:id="239"/>
      <w:r>
        <w:fldChar w:fldCharType="begin"/>
      </w:r>
      <w:r>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Pr>
          <w:rFonts w:ascii="Cambria Math" w:hAnsi="Cambria Math" w:cs="Cambria Math"/>
        </w:rPr>
        <w:instrText>∼</w:instrText>
      </w:r>
      <w:r>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3B6974" w:rsidRPr="003B6974">
        <w:t>(Widner et al., 2018)</w:t>
      </w:r>
      <w:r>
        <w:fldChar w:fldCharType="end"/>
      </w:r>
      <w:commentRangeEnd w:id="239"/>
      <w:r w:rsidR="00A250C2">
        <w:rPr>
          <w:rStyle w:val="CommentReference"/>
        </w:rPr>
        <w:commentReference w:id="239"/>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 Alternatively, the beam attenuation signal could have a non-zooplankton source, such as </w:t>
      </w:r>
      <w:commentRangeStart w:id="240"/>
      <w:r>
        <w:t>in-situ formation</w:t>
      </w:r>
      <w:ins w:id="241" w:author="Jacob Cram" w:date="2021-05-15T15:32:00Z">
        <w:r w:rsidR="00C92D2E">
          <w:t xml:space="preserve"> by chemoautotrophic processes</w:t>
        </w:r>
      </w:ins>
      <w:r>
        <w:t xml:space="preserve"> or horizontal advection of small particles</w:t>
      </w:r>
      <w:commentRangeEnd w:id="240"/>
      <w:r w:rsidR="009C79F1">
        <w:rPr>
          <w:rStyle w:val="CommentReference"/>
        </w:rPr>
        <w:commentReference w:id="240"/>
      </w:r>
      <w:r>
        <w:t>.</w:t>
      </w:r>
      <w:bookmarkStart w:id="242" w:name="bookmark=id.147n2zr" w:colFirst="0" w:colLast="0"/>
      <w:bookmarkEnd w:id="242"/>
    </w:p>
    <w:p w14:paraId="0000007C" w14:textId="77777777" w:rsidR="00104E87" w:rsidRDefault="004D045E">
      <w:pPr>
        <w:pStyle w:val="Heading2"/>
      </w:pPr>
      <w:r>
        <w:t>Zooplankton likely disaggregate particles in the ODZ core</w:t>
      </w:r>
    </w:p>
    <w:p w14:paraId="0000007D" w14:textId="430B9DFF" w:rsidR="00104E87" w:rsidRDefault="004D045E">
      <w:r>
        <w:t>The observation that there is greater flux by small 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t>
      </w:r>
      <w:r>
        <w:lastRenderedPageBreak/>
        <w:t xml:space="preserve">with the region where migratory organisms are found suggests that some of these organisms, likely small animals such as copepods and euphausiids </w:t>
      </w:r>
      <w:r w:rsidR="00EC3855">
        <w:fldChar w:fldCharType="begin"/>
      </w:r>
      <w:r w:rsidR="00EC3855">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EC3855">
        <w:rPr>
          <w:rFonts w:ascii="Cambria Math" w:hAnsi="Cambria Math" w:cs="Cambria Math"/>
        </w:rPr>
        <w:instrText>∼</w:instrText>
      </w:r>
      <w:r w:rsidR="00EC3855">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3B6974" w:rsidRPr="003B6974">
        <w:t>(Herrera et al., 2019; Maas et al., 2014)</w:t>
      </w:r>
      <w:r w:rsidR="00EC3855">
        <w:fldChar w:fldCharType="end"/>
      </w:r>
      <w:r>
        <w:t xml:space="preserve">, may break down particles </w:t>
      </w:r>
      <w:r w:rsidR="00EC3855">
        <w:fldChar w:fldCharType="begin"/>
      </w:r>
      <w:r w:rsidR="00EC3855">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3B6974" w:rsidRPr="003B6974">
        <w:t>(Dilling &amp; Alldredge, 2000; Goldthwait et al., 2005)</w:t>
      </w:r>
      <w:r w:rsidR="00EC3855">
        <w:fldChar w:fldCharType="end"/>
      </w:r>
      <w:r>
        <w:t xml:space="preserve">. While other processes such as horizontal advection of water containing small particles </w:t>
      </w:r>
      <w:r w:rsidR="00EC3855">
        <w:fldChar w:fldCharType="begin"/>
      </w:r>
      <w:r w:rsidR="00EC3855">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3B6974" w:rsidRPr="003B6974">
        <w:t>(Inthorn, 2005)</w:t>
      </w:r>
      <w:r w:rsidR="00EC3855">
        <w:fldChar w:fldCharType="end"/>
      </w:r>
      <w:r>
        <w:t xml:space="preserve"> could be responsible for this increase in small particles in principle, there is no reason to expect horizontal differences at this site, which is at the core of the ODZ and far from shore.</w:t>
      </w:r>
    </w:p>
    <w:p w14:paraId="0000007E" w14:textId="16A80E2C" w:rsidR="00104E87" w:rsidRDefault="004D045E">
      <w:r>
        <w:t xml:space="preserve">Other deviations from model assumptions could also explain the increase in small particles relative to model predictions. </w:t>
      </w:r>
      <w:del w:id="243" w:author="Clara Fuchsman" w:date="2021-05-13T22:13:00Z">
        <w:r w:rsidDel="009C79F1">
          <w:delText xml:space="preserve">For instance, if the model’s assumed relationships between size, flux, sinking speed and biomass are not all accurate, particle dynamics might differ from our predictions. </w:delText>
        </w:r>
      </w:del>
      <w:r>
        <w:t xml:space="preserve">In particular, small particles might break down more slowly than large ones, or sink more quickly for their size than expected, as has been seen elsewhere </w:t>
      </w:r>
      <w:r w:rsidR="00EC3855">
        <w:fldChar w:fldCharType="begin"/>
      </w:r>
      <w:r w:rsidR="00EC3855">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3B6974" w:rsidRPr="003B6974">
        <w:t>(McDonnell &amp; Buesseler, 2010)</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EC3855">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3B6974" w:rsidRPr="003B6974">
        <w:t>(Cram et al., 2018; Guidi et al., 2008)</w:t>
      </w:r>
      <w:r w:rsidR="00EC3855">
        <w:fldChar w:fldCharType="end"/>
      </w:r>
      <w:r>
        <w:t>, and that these two values sum to the particle flux fractal dimension. If any of these assumptions do not hold, the magnitude of the values may differ.</w:t>
      </w:r>
    </w:p>
    <w:p w14:paraId="0000007F" w14:textId="39EE938B" w:rsidR="00104E87" w:rsidRDefault="004D045E">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4A766D">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3B6974" w:rsidRPr="003B6974">
        <w:t>(Burd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4A766D">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3B6974" w:rsidRPr="003B6974">
        <w:t>(2020)</w:t>
      </w:r>
      <w:r w:rsidR="004A766D">
        <w:fldChar w:fldCharType="end"/>
      </w:r>
      <w:r>
        <w:t xml:space="preserve"> Model 3, corresponding to </w:t>
      </w:r>
      <w:del w:id="244" w:author="Jacob Cram" w:date="2021-05-17T12:06:00Z">
        <w:r w:rsidRPr="006065A2" w:rsidDel="00374C9F">
          <w:rPr>
            <w:b/>
            <w:bCs/>
          </w:rPr>
          <w:delText>H</w:delText>
        </w:r>
        <w:r w:rsidR="006065A2" w:rsidRPr="006065A2" w:rsidDel="00374C9F">
          <w:rPr>
            <w:b/>
            <w:bCs/>
          </w:rPr>
          <w:delText>A3</w:delText>
        </w:r>
      </w:del>
      <w:ins w:id="245" w:author="Jacob Cram" w:date="2021-05-17T12:06:00Z">
        <w:r w:rsidR="00374C9F">
          <w:rPr>
            <w:b/>
            <w:bCs/>
          </w:rPr>
          <w:t>H3</w:t>
        </w:r>
      </w:ins>
      <w:r>
        <w:t xml:space="preserve">, in which large particles remineralize slower than larger ones could also be occurring. Like aggregation, this process could be occurring through the </w:t>
      </w:r>
      <w:del w:id="246" w:author="Clara Fuchsman" w:date="2021-05-13T22:13:00Z">
        <w:r w:rsidDel="009C79F1">
          <w:delText xml:space="preserve">OMZ </w:delText>
        </w:r>
      </w:del>
      <w:ins w:id="247" w:author="Clara Fuchsman" w:date="2021-05-13T22:13:00Z">
        <w:r w:rsidR="009C79F1">
          <w:t xml:space="preserve">ODZ </w:t>
        </w:r>
      </w:ins>
      <w:r>
        <w:t>but is overwhelmed by the effects of disaggregation above 500 m.</w:t>
      </w:r>
    </w:p>
    <w:p w14:paraId="00000080" w14:textId="77777777" w:rsidR="00104E87" w:rsidRDefault="004D045E">
      <w:pPr>
        <w:pStyle w:val="Heading2"/>
      </w:pPr>
      <w:bookmarkStart w:id="248" w:name="bookmark=id.3o7alnk" w:colFirst="0" w:colLast="0"/>
      <w:bookmarkEnd w:id="248"/>
      <w:r>
        <w:t>Water mass changes may affect particle flux and size changes</w:t>
      </w:r>
    </w:p>
    <w:p w14:paraId="60F17794" w14:textId="2513353F" w:rsidR="001F2172" w:rsidRDefault="004D045E">
      <w:r>
        <w:t>The observation that particle flux begins to attenuate below 500</w:t>
      </w:r>
      <w:r w:rsidR="001F2172">
        <w:t xml:space="preserve"> </w:t>
      </w:r>
      <w:r>
        <w:t>m more quickly than it does between the base of the photic zone and 500</w:t>
      </w:r>
      <w:r w:rsidR="00C66B70">
        <w:t xml:space="preserve"> </w:t>
      </w:r>
      <w:r>
        <w:t xml:space="preserve">m could be explained in part by a shift in water mass from NEPIW to AAIW that occurs at this depth (Figure S2). </w:t>
      </w:r>
      <w:commentRangeStart w:id="249"/>
      <w:r w:rsidR="004A766D">
        <w:t>The</w:t>
      </w:r>
      <w:r>
        <w:t xml:space="preserve"> AAIW is suggested to have </w:t>
      </w:r>
      <w:del w:id="250" w:author="Clara Fuchsman" w:date="2021-05-13T22:17:00Z">
        <w:r w:rsidDel="00107BA2">
          <w:delText xml:space="preserve">higher </w:delText>
        </w:r>
      </w:del>
      <w:ins w:id="251" w:author="Clara Fuchsman" w:date="2021-05-13T22:17:00Z">
        <w:r w:rsidR="00107BA2">
          <w:t xml:space="preserve">nanomolar </w:t>
        </w:r>
      </w:ins>
      <w:r>
        <w:t>oxygen concentration</w:t>
      </w:r>
      <w:ins w:id="252" w:author="Clara Fuchsman" w:date="2021-05-13T22:18:00Z">
        <w:r w:rsidR="00107BA2">
          <w:t>s</w:t>
        </w:r>
      </w:ins>
      <w:r>
        <w:t xml:space="preserve"> </w:t>
      </w:r>
      <w:ins w:id="253" w:author="Jacob Cram" w:date="2021-05-15T16:02:00Z">
        <w:r w:rsidR="00537C42">
          <w:t xml:space="preserve">based on iodine </w:t>
        </w:r>
      </w:ins>
      <w:ins w:id="254" w:author="Jacob Cram" w:date="2021-05-15T16:03:00Z">
        <w:r w:rsidR="00537C42">
          <w:t>oxidation</w:t>
        </w:r>
      </w:ins>
      <w:ins w:id="255" w:author="Jacob Cram" w:date="2021-05-15T16:02:00Z">
        <w:r w:rsidR="00537C42">
          <w:t xml:space="preserve"> state </w:t>
        </w:r>
      </w:ins>
      <w:ins w:id="256" w:author="Jacob Cram" w:date="2021-05-15T16:03:00Z">
        <w:r w:rsidR="00537C42">
          <w:t>proxy</w:t>
        </w:r>
      </w:ins>
      <w:ins w:id="257" w:author="Jacob Cram" w:date="2021-05-15T16:02:00Z">
        <w:r w:rsidR="00537C42">
          <w:t xml:space="preserve"> data, likely as a result of having a different history than the overlying waters in which less organic matter has </w:t>
        </w:r>
      </w:ins>
      <w:ins w:id="258" w:author="Jacob Cram" w:date="2021-05-15T16:03:00Z">
        <w:r w:rsidR="00537C42">
          <w:t>remineralized in this water mass by the time it reaches the ETNP</w:t>
        </w:r>
      </w:ins>
      <w:commentRangeStart w:id="259"/>
      <w:commentRangeStart w:id="260"/>
      <w:ins w:id="261" w:author="Clara Fuchsman" w:date="2021-05-13T22:19:00Z">
        <w:del w:id="262" w:author="Jacob Cram" w:date="2021-05-15T16:02:00Z">
          <w:r w:rsidR="00107BA2" w:rsidDel="00537C42">
            <w:delText>due to</w:delText>
          </w:r>
          <w:commentRangeEnd w:id="259"/>
          <w:r w:rsidR="00107BA2" w:rsidDel="00537C42">
            <w:rPr>
              <w:rStyle w:val="CommentReference"/>
            </w:rPr>
            <w:commentReference w:id="259"/>
          </w:r>
        </w:del>
      </w:ins>
      <w:commentRangeEnd w:id="260"/>
      <w:r w:rsidR="00537C42">
        <w:rPr>
          <w:rStyle w:val="CommentReference"/>
        </w:rPr>
        <w:commentReference w:id="260"/>
      </w:r>
      <w:ins w:id="263" w:author="Clara Fuchsman" w:date="2021-05-13T22:19:00Z">
        <w:del w:id="264" w:author="Jacob Cram" w:date="2021-05-15T16:02:00Z">
          <w:r w:rsidR="00107BA2" w:rsidDel="00537C42">
            <w:delText>…</w:delText>
          </w:r>
        </w:del>
        <w:r w:rsidR="00107BA2">
          <w:t>..</w:t>
        </w:r>
      </w:ins>
      <w:del w:id="265" w:author="Clara Fuchsman" w:date="2021-05-13T22:17:00Z">
        <w:r w:rsidDel="00107BA2">
          <w:delText>than overlying waters</w:delText>
        </w:r>
        <w:r w:rsidR="004A766D" w:rsidDel="00107BA2">
          <w:delText xml:space="preserve"> though much of the ODZ</w:delText>
        </w:r>
        <w:commentRangeEnd w:id="249"/>
        <w:r w:rsidR="009C79F1" w:rsidDel="00107BA2">
          <w:rPr>
            <w:rStyle w:val="CommentReference"/>
          </w:rPr>
          <w:commentReference w:id="249"/>
        </w:r>
        <w:r w:rsidDel="00107BA2">
          <w:delText xml:space="preserve"> </w:delText>
        </w:r>
      </w:del>
      <w:r w:rsidR="004A766D">
        <w:fldChar w:fldCharType="begin"/>
      </w:r>
      <w:r w:rsidR="004A766D">
        <w:instrText xml:space="preserve"> ADDIN ZOTERO_ITEM CSL_CITATION {"citationID":"gDFSjNOI","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4A766D">
        <w:fldChar w:fldCharType="separate"/>
      </w:r>
      <w:r w:rsidR="003B6974" w:rsidRPr="003B6974">
        <w:t>(Evans et al., 2020)</w:t>
      </w:r>
      <w:r w:rsidR="004A766D">
        <w:fldChar w:fldCharType="end"/>
      </w:r>
      <w:r w:rsidR="004A766D">
        <w:t xml:space="preserve">. </w:t>
      </w:r>
      <w:sdt>
        <w:sdtPr>
          <w:tag w:val="goog_rdk_36"/>
          <w:id w:val="177468586"/>
        </w:sdtPr>
        <w:sdtEndPr/>
        <w:sdtContent/>
      </w:sdt>
      <w:r w:rsidR="004A766D">
        <w:t xml:space="preserve"> However, measurements taken at this station in 2012 observed zero oxygen though 800m with the highly sensitive STOX electrode, suggesting that oxygen, if present, is below 2nM, even in the AAIW water mass </w:t>
      </w:r>
      <w:r w:rsidR="001F2172">
        <w:fldChar w:fldCharType="begin"/>
      </w:r>
      <w:r w:rsidR="001F217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3B6974" w:rsidRPr="003B6974">
        <w:t>(Tiano et al., 2014)</w:t>
      </w:r>
      <w:r w:rsidR="001F2172">
        <w:fldChar w:fldCharType="end"/>
      </w:r>
      <w:r w:rsidR="004A766D">
        <w:t xml:space="preserve">. It is conceivable that </w:t>
      </w:r>
      <w:del w:id="266" w:author="Jacob Cram" w:date="2021-05-15T15:46:00Z">
        <w:r w:rsidR="004A766D" w:rsidDel="008072AE">
          <w:delText xml:space="preserve">the AAIW water mass </w:delText>
        </w:r>
        <w:r w:rsidR="001F2172" w:rsidDel="008072AE">
          <w:delText>harbored trace oxygen</w:delText>
        </w:r>
        <w:r w:rsidR="004A766D" w:rsidDel="008072AE">
          <w:delText xml:space="preserve"> during our study, </w:delText>
        </w:r>
        <w:commentRangeStart w:id="267"/>
        <w:r w:rsidR="004A766D" w:rsidDel="008072AE">
          <w:delText>but not in 2012</w:delText>
        </w:r>
        <w:commentRangeEnd w:id="267"/>
        <w:r w:rsidR="00107BA2" w:rsidDel="008072AE">
          <w:rPr>
            <w:rStyle w:val="CommentReference"/>
          </w:rPr>
          <w:commentReference w:id="267"/>
        </w:r>
        <w:r w:rsidR="004A766D" w:rsidDel="008072AE">
          <w:delText xml:space="preserve">. It is also possible that </w:delText>
        </w:r>
      </w:del>
      <w:r w:rsidR="004A766D">
        <w:t xml:space="preserve">the AAIW has </w:t>
      </w:r>
      <w:del w:id="268" w:author="Clara Fuchsman" w:date="2021-05-13T22:29:00Z">
        <w:r w:rsidR="004A766D" w:rsidDel="00B22615">
          <w:delText xml:space="preserve">different </w:delText>
        </w:r>
      </w:del>
      <w:ins w:id="269" w:author="Clara Fuchsman" w:date="2021-05-13T22:29:00Z">
        <w:r w:rsidR="00B22615">
          <w:t xml:space="preserve">bigger </w:t>
        </w:r>
      </w:ins>
      <w:r w:rsidR="004A766D">
        <w:t xml:space="preserve">particle size and </w:t>
      </w:r>
      <w:ins w:id="270" w:author="Clara Fuchsman" w:date="2021-05-13T22:29:00Z">
        <w:r w:rsidR="00B22615">
          <w:t xml:space="preserve">lower </w:t>
        </w:r>
      </w:ins>
      <w:r w:rsidR="004A766D">
        <w:t>abundance characteristics due to its having advected from different geographic regions than the overlying water</w:t>
      </w:r>
      <w:ins w:id="271" w:author="Clara Fuchsman" w:date="2021-05-13T22:29:00Z">
        <w:r w:rsidR="00B22615">
          <w:t xml:space="preserve">, </w:t>
        </w:r>
      </w:ins>
      <w:ins w:id="272" w:author="Clara Fuchsman" w:date="2021-05-13T22:30:00Z">
        <w:r w:rsidR="00B22615">
          <w:t xml:space="preserve">but it is difficult to see why </w:t>
        </w:r>
      </w:ins>
      <w:ins w:id="273" w:author="Clara Fuchsman" w:date="2021-05-13T22:31:00Z">
        <w:r w:rsidR="00B22615">
          <w:t xml:space="preserve">this would be the case as these water masses </w:t>
        </w:r>
      </w:ins>
      <w:ins w:id="274" w:author="Clara Fuchsman" w:date="2021-05-13T22:34:00Z">
        <w:r w:rsidR="00B22615">
          <w:t>stay</w:t>
        </w:r>
      </w:ins>
      <w:ins w:id="275" w:author="Clara Fuchsman" w:date="2021-05-13T22:31:00Z">
        <w:r w:rsidR="00B22615">
          <w:t xml:space="preserve"> in the ODZ region for </w:t>
        </w:r>
        <w:commentRangeStart w:id="276"/>
        <w:r w:rsidR="00B22615">
          <w:t>years</w:t>
        </w:r>
      </w:ins>
      <w:commentRangeEnd w:id="276"/>
      <w:ins w:id="277" w:author="Clara Fuchsman" w:date="2021-05-13T22:32:00Z">
        <w:r w:rsidR="00B22615">
          <w:rPr>
            <w:rStyle w:val="CommentReference"/>
          </w:rPr>
          <w:commentReference w:id="276"/>
        </w:r>
        <w:r w:rsidR="00B22615">
          <w:t xml:space="preserve"> </w:t>
        </w:r>
      </w:ins>
      <w:r w:rsidR="00394613">
        <w:fldChar w:fldCharType="begin"/>
      </w:r>
      <w:r w:rsidR="00394613">
        <w:instrText xml:space="preserve"> ADDIN ZOTERO_ITEM CSL_CITATION {"citationID":"Rq9DPiwQ","properties":{"formattedCitation":"(DeVries et al., 2012)","plainCitation":"(DeVries et al., 2012)","noteIndex":0},"citationItems":[{"id":9486,"uris":["http://zotero.org/users/158097/items/A6GQHXQJ"],"uri":["http://zotero.org/users/158097/items/A6GQHXQJ"],"itemData":{"id":9486,"type":"article-journal","container-title":"Nature Geoscience","DOI":"10.1038/ngeo1515","ISSN":"1752-0894, 1752-0908","issue":"8","journalAbbreviation":"Nature Geosci","language":"en","page":"547-550","source":"DOI.org (Crossref)","title":"Global rates of water-column denitrification derived from nitrogen gas measurements","volume":"5","author":[{"family":"DeVries","given":"Tim"},{"family":"Deutsch","given":"Curtis"},{"family":"Primeau","given":"François"},{"family":"Chang","given":"Bonnie"},{"family":"Devol","given":"Allan"}],"issued":{"date-parts":[["2012",8]]}}}],"schema":"https://github.com/citation-style-language/schema/raw/master/csl-citation.json"} </w:instrText>
      </w:r>
      <w:r w:rsidR="00394613">
        <w:fldChar w:fldCharType="separate"/>
      </w:r>
      <w:r w:rsidR="00394613" w:rsidRPr="00394613">
        <w:t>(DeVries et al., 2012)</w:t>
      </w:r>
      <w:r w:rsidR="00394613">
        <w:fldChar w:fldCharType="end"/>
      </w:r>
      <w:ins w:id="278" w:author="Clara Fuchsman" w:date="2021-05-13T22:33:00Z">
        <w:r w:rsidR="00B22615">
          <w:t xml:space="preserve"> and particles have a much shorter residence t</w:t>
        </w:r>
      </w:ins>
      <w:ins w:id="279" w:author="Clara Fuchsman" w:date="2021-05-13T22:34:00Z">
        <w:r w:rsidR="00B22615">
          <w:t>ime</w:t>
        </w:r>
      </w:ins>
      <w:r w:rsidR="004A766D">
        <w:t>.</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The zooplankton at our site may </w:t>
      </w:r>
      <w:ins w:id="280" w:author="Clara Fuchsman" w:date="2021-05-13T22:20:00Z">
        <w:r w:rsidR="00107BA2">
          <w:t xml:space="preserve">even </w:t>
        </w:r>
      </w:ins>
      <w:r w:rsidR="006065A2">
        <w:t>be using water mass characteristics</w:t>
      </w:r>
      <w:r w:rsidR="00F71511">
        <w:t>, such as temperature or salinity,</w:t>
      </w:r>
      <w:r w:rsidR="006065A2">
        <w:t xml:space="preserve"> to determine their migration depths.</w:t>
      </w:r>
    </w:p>
    <w:p w14:paraId="00000082" w14:textId="27ACA872" w:rsidR="00104E87" w:rsidRDefault="004D045E">
      <w:r>
        <w:t xml:space="preserve">The change in water mass between </w:t>
      </w:r>
      <w:sdt>
        <w:sdtPr>
          <w:tag w:val="goog_rdk_34"/>
          <w:id w:val="751401972"/>
        </w:sdtPr>
        <w:sdtEndPr/>
        <w:sdtContent/>
      </w:sdt>
      <w:r>
        <w:t>13CW and NEPIW, around 250 m, in contrast, does not appear to correspond to any apparent changes in particle flux or size</w:t>
      </w:r>
      <w:del w:id="281" w:author="Clara Fuchsman" w:date="2021-05-13T22:28:00Z">
        <w:r w:rsidDel="00B22615">
          <w:delText xml:space="preserve">, </w:delText>
        </w:r>
        <w:commentRangeStart w:id="282"/>
        <w:r w:rsidR="001F2172" w:rsidDel="00B22615">
          <w:delText xml:space="preserve">even though </w:delText>
        </w:r>
        <w:r w:rsidDel="00B22615">
          <w:delText xml:space="preserve">the 13CW </w:delText>
        </w:r>
        <w:r w:rsidR="001F2172" w:rsidDel="00B22615">
          <w:delText>is more anoxic through much of the ODZ than the</w:delText>
        </w:r>
        <w:r w:rsidDel="00B22615">
          <w:delText xml:space="preserve"> NEPIW </w:delText>
        </w:r>
        <w:commentRangeEnd w:id="282"/>
        <w:r w:rsidR="00107BA2" w:rsidDel="00B22615">
          <w:rPr>
            <w:rStyle w:val="CommentReference"/>
          </w:rPr>
          <w:commentReference w:id="282"/>
        </w:r>
        <w:commentRangeStart w:id="283"/>
        <w:r w:rsidR="004A766D" w:rsidDel="00B22615">
          <w:fldChar w:fldCharType="begin"/>
        </w:r>
        <w:r w:rsidR="004A766D" w:rsidRPr="00B22615" w:rsidDel="00B22615">
          <w:delInstrText xml:space="preserve"> ADDIN ZOTERO_ITEM CSL_CITATION {"citationID":"fQEf5Qkx","properties":{"formattedCitation":"(Evans et al., 2020; Larsen et al., 2016)","plainCitation":"(Evans et al., 2020; Larsen et al., 2016)","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id":9402,"uris":["http://zotero.org/users/158097/items/EAR6C4DW"],"uri":["http://zotero.org/users/158097/items/EAR6C4DW"],"itemData":{"id":9402,"type":"article-journal","abstract":"Conventional sensors for the quantification of O2 availability in aquatic environments typically have limits of detection (LOD) of &gt; 1 μmol L−1 and do not have sufficient resolution to reliably measure concentrations in strongly O2 depleted environments. We present a novel trace optical sensor based on the palladium(II)-benzoporphyrin luminophore, immobilized in a perfluorinated matrix with high O2 permeability. The trace sensor has a detection limit of </w:delInstrText>
        </w:r>
        <w:r w:rsidR="004A766D" w:rsidRPr="00B22615" w:rsidDel="00B22615">
          <w:rPr>
            <w:rFonts w:ascii="Cambria Math" w:hAnsi="Cambria Math" w:cs="Cambria Math"/>
          </w:rPr>
          <w:delInstrText>∼</w:delInstrText>
        </w:r>
        <w:r w:rsidR="004A766D" w:rsidRPr="00B22615" w:rsidDel="00B22615">
          <w:delInstrText xml:space="preserve">5 nmol L−1 with a dynamic range extending up to </w:delInstrText>
        </w:r>
        <w:r w:rsidR="004A766D" w:rsidRPr="00B22615" w:rsidDel="00B22615">
          <w:rPr>
            <w:rFonts w:ascii="Cambria Math" w:hAnsi="Cambria Math" w:cs="Cambria Math"/>
          </w:rPr>
          <w:delInstrText>∼</w:delInstrText>
        </w:r>
        <w:r w:rsidR="004A766D" w:rsidRPr="00B22615" w:rsidDel="00B22615">
          <w:delInstrText xml:space="preserve">2 μmol L−1. The sensor demonstrates a response time &lt; 30 s and a small, predictable, and fully reversible response to hydrostatic pressure and temperature. The sensor showed excellent stability for continuously measurements during depth profiling in Oxygen Minimum Zones (OMZ). The novel sensor was deployed in situ using a Trace Oxygen Profiler instrument (TOP) equipped with two additional O2 optical sensors, with higher dynamic range, allowing, when combined, measurements of O2 concentration from </w:delInstrText>
        </w:r>
        <w:r w:rsidR="004A766D" w:rsidRPr="00B22615" w:rsidDel="00B22615">
          <w:rPr>
            <w:rFonts w:ascii="Cambria Math" w:hAnsi="Cambria Math" w:cs="Cambria Math"/>
          </w:rPr>
          <w:delInstrText>∼</w:delInstrText>
        </w:r>
        <w:r w:rsidR="004A766D" w:rsidRPr="00B22615" w:rsidDel="00B22615">
          <w:delInstrText xml:space="preserve">5 nmol L−1 to 1000 μmol L−1 with a single instrument. The TOP instrument was deployed in the OMZ regions of the Eastern Tropical North Pacific (ETNP) and Bay of Bengal (BoB). The measurements demonstrated that O2 concentrations in the ETNP generally were below the LOD of the trace sensor, but that large sub-micromolar O2 intrusions, spanning 60–80 m with maximum O2 concentrations above 50 nmol L−1, could be observed in the OMZ core. The O2 concentrations in the BoB were high compared to the ETNP and rarely decreased below 50 nmol L−1, but demonstrated tremendous small-scale variability.","container-title":"Limnology and Oceanography: Methods","DOI":"https://doi.org/10.1002/lom3.10126","ISSN":"1541-5856","issue":"12","language":"en","note":"_eprint: https://onlinelibrary.wiley.com/doi/pdf/10.1002/lom3.10126","page":"784-800","source":"Wiley Online Library","title":"In situ quantification of ultra-low O2 concentrations in oxygen minimum zones: Application of novel optodes","title-short":"In situ quantification of ultra-low O2 concentrations in oxygen minimum zones","volume":"14","author":[{"family":"Larsen","given":"Morten"},{"family":"Lehner","given":"Philipp"},{"family":"Borisov","given":"Sergey M."},{"family":"Klimant","given":"Ingo"},{"family":"Fischer","given":"Jan P."},{"family":"Stewart","given":"Frank J."},{"family":"Canfield","given":"Donald E."},{"family":"Glud","given":"Ronnie N."}],"issued":{"date-parts":[["2016"]]}}}],"schema":"https://github.com/citation-style-language/schema/raw/master/csl-citation.json"} </w:delInstrText>
        </w:r>
        <w:r w:rsidR="004A766D" w:rsidDel="00B22615">
          <w:fldChar w:fldCharType="separate"/>
        </w:r>
        <w:r w:rsidR="003B6974" w:rsidRPr="00B22615" w:rsidDel="00B22615">
          <w:delText>(Evans et al., 2020; Larsen et al., 2016)</w:delText>
        </w:r>
        <w:r w:rsidR="004A766D" w:rsidDel="00B22615">
          <w:fldChar w:fldCharType="end"/>
        </w:r>
        <w:commentRangeEnd w:id="283"/>
        <w:r w:rsidR="00B22615" w:rsidDel="00B22615">
          <w:rPr>
            <w:rStyle w:val="CommentReference"/>
          </w:rPr>
          <w:commentReference w:id="283"/>
        </w:r>
        <w:r w:rsidDel="00B22615">
          <w:delText>.</w:delText>
        </w:r>
      </w:del>
      <w:ins w:id="284" w:author="Clara Fuchsman" w:date="2021-05-13T22:28:00Z">
        <w:r w:rsidR="00B22615">
          <w:t>.</w:t>
        </w:r>
      </w:ins>
      <w:r w:rsidR="001F2172" w:rsidRPr="001F2172">
        <w:t xml:space="preserve"> </w:t>
      </w:r>
      <w:r w:rsidR="001F2172">
        <w:t xml:space="preserve">Thus, we would argue that any </w:t>
      </w:r>
      <w:del w:id="285" w:author="Clara Fuchsman" w:date="2021-05-13T22:28:00Z">
        <w:r w:rsidR="001F2172" w:rsidDel="00B22615">
          <w:delText>trace oxygen</w:delText>
        </w:r>
        <w:r w:rsidR="00F71511" w:rsidDel="00B22615">
          <w:delText xml:space="preserve"> or </w:delText>
        </w:r>
      </w:del>
      <w:r w:rsidR="00F71511">
        <w:t>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513E1CBD" w14:textId="7DB928FE" w:rsidR="00537C42" w:rsidRPr="007E19EE" w:rsidDel="007E19EE" w:rsidRDefault="004D045E">
      <w:pPr>
        <w:rPr>
          <w:del w:id="286" w:author="Jacob Cram" w:date="2021-05-17T11:53:00Z"/>
          <w:b/>
          <w:bCs/>
          <w:rPrChange w:id="287" w:author="Jacob Cram" w:date="2021-05-17T11:53:00Z">
            <w:rPr>
              <w:del w:id="288" w:author="Jacob Cram" w:date="2021-05-17T11:53:00Z"/>
            </w:rPr>
          </w:rPrChange>
        </w:rPr>
        <w:pPrChange w:id="289" w:author="Jacob Cram" w:date="2021-05-15T16:07:00Z">
          <w:pPr>
            <w:pStyle w:val="Heading2"/>
          </w:pPr>
        </w:pPrChange>
      </w:pPr>
      <w:bookmarkStart w:id="290" w:name="bookmark=id.23ckvvd" w:colFirst="0" w:colLast="0"/>
      <w:bookmarkEnd w:id="290"/>
      <w:del w:id="291" w:author="Jacob Cram" w:date="2021-05-17T12:03:00Z">
        <w:r w:rsidDel="00DD1F8F">
          <w:delText xml:space="preserve">Revisiting </w:delText>
        </w:r>
      </w:del>
      <w:del w:id="292" w:author="Jacob Cram" w:date="2021-05-17T11:52:00Z">
        <w:r w:rsidDel="007E19EE">
          <w:delText>Hypotheses</w:delText>
        </w:r>
      </w:del>
    </w:p>
    <w:p w14:paraId="00000084" w14:textId="725B6652" w:rsidR="00104E87" w:rsidDel="00DD1F8F" w:rsidRDefault="004D045E">
      <w:pPr>
        <w:rPr>
          <w:del w:id="293" w:author="Jacob Cram" w:date="2021-05-17T12:03:00Z"/>
        </w:rPr>
      </w:pPr>
      <w:del w:id="294" w:author="Jacob Cram" w:date="2021-05-17T12:03:00Z">
        <w:r w:rsidDel="00DD1F8F">
          <w:delText xml:space="preserve">Our data provide the first combined look at the relationship between particle size, particle flux, and migratory organisms. </w:delText>
        </w:r>
      </w:del>
      <w:del w:id="295" w:author="Jacob Cram" w:date="2021-05-17T11:54:00Z">
        <w:r w:rsidDel="007E19EE">
          <w:delText xml:space="preserve">Our data support only the first of the three </w:delText>
        </w:r>
        <w:r w:rsidR="006E5628" w:rsidDel="007E19EE">
          <w:delText xml:space="preserve">of Weber and Bianchi’s </w:delText>
        </w:r>
        <w:r w:rsidR="006E5628" w:rsidDel="007E19EE">
          <w:fldChar w:fldCharType="begin"/>
        </w:r>
        <w:r w:rsidR="006E5628" w:rsidDel="007E19EE">
          <w:delInstrText xml:space="preserve"> ADDIN ZOTERO_ITEM CSL_CITATION {"citationID":"qldZrOwc","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delInstrText>
        </w:r>
        <w:r w:rsidR="006E5628" w:rsidDel="007E19EE">
          <w:fldChar w:fldCharType="separate"/>
        </w:r>
        <w:r w:rsidR="003B6974" w:rsidRPr="003B6974" w:rsidDel="007E19EE">
          <w:delText>(2020)</w:delText>
        </w:r>
        <w:r w:rsidR="006E5628" w:rsidDel="007E19EE">
          <w:fldChar w:fldCharType="end"/>
        </w:r>
        <w:r w:rsidDel="007E19EE">
          <w:delText xml:space="preserve"> </w:delText>
        </w:r>
      </w:del>
      <w:del w:id="296" w:author="Jacob Cram" w:date="2021-05-17T12:03:00Z">
        <w:r w:rsidDel="00DD1F8F">
          <w:delText xml:space="preserve">hypotheses that particles of all sizes remineralize more slowly in ODZs </w:delText>
        </w:r>
        <w:r w:rsidDel="00DD1F8F">
          <w:rPr>
            <w:b/>
          </w:rPr>
          <w:delText>HA1</w:delText>
        </w:r>
        <w:r w:rsidDel="00DD1F8F">
          <w:delText xml:space="preserve">. It </w:delText>
        </w:r>
        <w:r w:rsidDel="00DD1F8F">
          <w:rPr>
            <w:i/>
          </w:rPr>
          <w:delText>did not support</w:delText>
        </w:r>
        <w:r w:rsidDel="00DD1F8F">
          <w:delText xml:space="preserve"> the hypotheses that disaggregation is lower in the ODZ </w:delText>
        </w:r>
        <w:r w:rsidDel="00DD1F8F">
          <w:rPr>
            <w:b/>
          </w:rPr>
          <w:delText>HA2</w:delText>
        </w:r>
        <w:r w:rsidDel="00DD1F8F">
          <w:delText xml:space="preserve">, </w:delText>
        </w:r>
        <w:r w:rsidDel="00DD1F8F">
          <w:rPr>
            <w:i/>
          </w:rPr>
          <w:delText>nor</w:delText>
        </w:r>
        <w:r w:rsidDel="00DD1F8F">
          <w:delText xml:space="preserve"> that the largest particles degraded particularly slowly in ODZs </w:delText>
        </w:r>
        <w:r w:rsidDel="00DD1F8F">
          <w:rPr>
            <w:b/>
          </w:rPr>
          <w:delText>HA3</w:delText>
        </w:r>
        <w:r w:rsidDel="00DD1F8F">
          <w:delText>.</w:delText>
        </w:r>
      </w:del>
    </w:p>
    <w:p w14:paraId="00000085" w14:textId="514C8DD3" w:rsidR="00104E87" w:rsidDel="00DD1F8F" w:rsidRDefault="004D045E">
      <w:pPr>
        <w:rPr>
          <w:del w:id="297" w:author="Jacob Cram" w:date="2021-05-17T12:03:00Z"/>
        </w:rPr>
      </w:pPr>
      <w:del w:id="298" w:author="Jacob Cram" w:date="2021-05-17T12:03:00Z">
        <w:r w:rsidDel="00DD1F8F">
          <w:delText xml:space="preserve">While we hypothesized temporal variability in particle size, </w:delText>
        </w:r>
        <w:r w:rsidR="008422C4" w:rsidDel="00DD1F8F">
          <w:delText>number,</w:delText>
        </w:r>
        <w:r w:rsidDel="00DD1F8F">
          <w:delText xml:space="preserve"> and flux (</w:delText>
        </w:r>
        <w:r w:rsidDel="00DD1F8F">
          <w:rPr>
            <w:b/>
          </w:rPr>
          <w:delText>HB1)</w:delText>
        </w:r>
        <w:r w:rsidDel="00DD1F8F">
          <w:delText xml:space="preserve">, we only observed statistically significant temporal variability in flux, and this variability was relatively small, compared to the total amount of flux. Flux was, </w:delText>
        </w:r>
        <w:r w:rsidR="00F71511" w:rsidDel="00DD1F8F">
          <w:delText>non-significantly</w:delText>
        </w:r>
        <w:r w:rsidDel="00DD1F8F">
          <w:delText xml:space="preserve"> highest in the </w:delText>
        </w:r>
        <w:r w:rsidR="00F71511" w:rsidDel="00DD1F8F">
          <w:delText>early morning</w:delText>
        </w:r>
        <w:r w:rsidR="00C66B70" w:rsidDel="00DD1F8F">
          <w:delText xml:space="preserve"> (Figure S6C)</w:delText>
        </w:r>
        <w:r w:rsidDel="00DD1F8F">
          <w:delText xml:space="preserve">, </w:delText>
        </w:r>
        <w:r w:rsidR="00F71511" w:rsidDel="00DD1F8F">
          <w:delText>which could indicate weekly spatially variable</w:delText>
        </w:r>
        <w:r w:rsidDel="00DD1F8F">
          <w:delText xml:space="preserve"> transport by diel migrators</w:delText>
        </w:r>
        <w:r w:rsidR="00F71511" w:rsidDel="00DD1F8F">
          <w:delText xml:space="preserve">, but might also emerge from random temporal variability in particle flux. </w:delText>
        </w:r>
        <w:r w:rsidDel="00DD1F8F">
          <w:delText>This suggests that particle sinking speed may be slow enough that the diel migratory patterns of zooplankton occur on a shorter time-scale than that at which particles sink out of different water column layers. Future measurements of particle sinking speeds in this region would help to constrain</w:delText>
        </w:r>
        <w:r w:rsidR="001F2172" w:rsidDel="00DD1F8F">
          <w:delText xml:space="preserve"> </w:delText>
        </w:r>
        <w:r w:rsidDel="00DD1F8F">
          <w:delText xml:space="preserve">these time scales. </w:delText>
        </w:r>
      </w:del>
      <w:commentRangeStart w:id="299"/>
      <w:del w:id="300" w:author="Jacob Cram" w:date="2021-05-15T16:08:00Z">
        <w:r w:rsidDel="00537C42">
          <w:delText xml:space="preserve">That </w:delText>
        </w:r>
      </w:del>
      <w:del w:id="301" w:author="Jacob Cram" w:date="2021-05-15T16:12:00Z">
        <w:r w:rsidDel="009A6364">
          <w:delText xml:space="preserve">the decreased flux attenuation happened primarily in the DVM region supported </w:delText>
        </w:r>
      </w:del>
      <w:del w:id="302" w:author="Jacob Cram" w:date="2021-05-17T12:03:00Z">
        <w:r w:rsidDel="00DD1F8F">
          <w:delText xml:space="preserve">our hypothesis </w:delText>
        </w:r>
        <w:r w:rsidDel="00DD1F8F">
          <w:rPr>
            <w:b/>
          </w:rPr>
          <w:delText>HB2</w:delText>
        </w:r>
      </w:del>
      <w:del w:id="303" w:author="Jacob Cram" w:date="2021-05-15T16:12:00Z">
        <w:r w:rsidDel="009A6364">
          <w:delText xml:space="preserve"> that changes in flux corresponded with migrator abundances</w:delText>
        </w:r>
      </w:del>
      <w:del w:id="304" w:author="Jacob Cram" w:date="2021-05-17T12:03:00Z">
        <w:r w:rsidDel="00DD1F8F">
          <w:delText>.</w:delText>
        </w:r>
        <w:commentRangeEnd w:id="299"/>
        <w:r w:rsidR="00A250C2" w:rsidDel="00DD1F8F">
          <w:rPr>
            <w:rStyle w:val="CommentReference"/>
          </w:rPr>
          <w:commentReference w:id="299"/>
        </w:r>
      </w:del>
    </w:p>
    <w:p w14:paraId="00000086" w14:textId="4CF32EDF" w:rsidR="00104E87" w:rsidDel="00DD1F8F" w:rsidRDefault="00F71511">
      <w:pPr>
        <w:rPr>
          <w:del w:id="305" w:author="Jacob Cram" w:date="2021-05-17T12:03:00Z"/>
        </w:rPr>
      </w:pPr>
      <w:del w:id="306" w:author="Jacob Cram" w:date="2021-05-17T12:03:00Z">
        <w:r w:rsidDel="00DD1F8F">
          <w:delText>The</w:delText>
        </w:r>
        <w:r w:rsidR="004D045E" w:rsidDel="00DD1F8F">
          <w:delText xml:space="preserve"> data supported our hypothesis that particle size patterns cannot be explained by remineralization and sinking alone (</w:delText>
        </w:r>
        <w:r w:rsidR="004D045E" w:rsidDel="00DD1F8F">
          <w:rPr>
            <w:b/>
          </w:rPr>
          <w:delText>HB3)</w:delText>
        </w:r>
        <w:r w:rsidR="004D045E" w:rsidDel="00DD1F8F">
          <w:delText xml:space="preserve">. </w:delText>
        </w:r>
        <w:r w:rsidR="001F2172" w:rsidDel="00DD1F8F">
          <w:delText>Indeed,</w:delText>
        </w:r>
        <w:r w:rsidR="004D045E" w:rsidDel="00DD1F8F">
          <w:delText xml:space="preserve"> the abundance of small particles above 500</w:delText>
        </w:r>
        <w:r w:rsidDel="00DD1F8F">
          <w:delText xml:space="preserve"> </w:delText>
        </w:r>
        <w:r w:rsidR="004D045E" w:rsidDel="00DD1F8F">
          <w:delText>m, suggested and important role for disaggregation is shaping the particle spectrum in the upper ODZ.</w:delText>
        </w:r>
      </w:del>
    </w:p>
    <w:p w14:paraId="00000087" w14:textId="77777777" w:rsidR="00104E87" w:rsidRDefault="004D045E">
      <w:pPr>
        <w:pStyle w:val="Heading2"/>
      </w:pPr>
      <w:bookmarkStart w:id="307" w:name="bookmark=id.ihv636" w:colFirst="0" w:colLast="0"/>
      <w:bookmarkEnd w:id="307"/>
      <w:r>
        <w:t>Opportunities for future directions</w:t>
      </w:r>
    </w:p>
    <w:p w14:paraId="00000088" w14:textId="6EB6E06F" w:rsidR="00104E87" w:rsidRDefault="001F2172">
      <w:r>
        <w:t>Due to the relatively small effect sizes of day to day and within day variability in particle f</w:t>
      </w:r>
      <w:r w:rsidR="00C66B70">
        <w:t>l</w:t>
      </w:r>
      <w:r>
        <w:t xml:space="preserve">ux and disaggregation, </w:t>
      </w:r>
      <w:commentRangeStart w:id="308"/>
      <w:commentRangeStart w:id="309"/>
      <w:del w:id="310" w:author="Jacob Cram" w:date="2021-05-15T16:13:00Z">
        <w:r w:rsidDel="009A6364">
          <w:delText xml:space="preserve">we argue that particle size measurements can be generally thought of as representative of similar environments over a time scale of at least a week. </w:delText>
        </w:r>
        <w:commentRangeEnd w:id="308"/>
        <w:r w:rsidR="00A250C2" w:rsidDel="009A6364">
          <w:rPr>
            <w:rStyle w:val="CommentReference"/>
          </w:rPr>
          <w:commentReference w:id="308"/>
        </w:r>
      </w:del>
      <w:commentRangeEnd w:id="309"/>
      <w:r w:rsidR="009A6364">
        <w:rPr>
          <w:rStyle w:val="CommentReference"/>
        </w:rPr>
        <w:commentReference w:id="309"/>
      </w:r>
      <w:del w:id="311" w:author="Jacob Cram" w:date="2021-05-15T16:13:00Z">
        <w:r w:rsidDel="009A6364">
          <w:delText xml:space="preserve">Therefore, </w:delText>
        </w:r>
      </w:del>
      <w:r>
        <w:t xml:space="preserve">we advocate for applying these sorts of analysis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w:t>
      </w:r>
      <w:del w:id="312" w:author="Jacob Cram" w:date="2021-05-17T12:05:00Z">
        <w:r w:rsidR="004D045E" w:rsidDel="00374C9F">
          <w:rPr>
            <w:b/>
          </w:rPr>
          <w:delText>HA1</w:delText>
        </w:r>
      </w:del>
      <w:ins w:id="313" w:author="Jacob Cram" w:date="2021-05-17T12:05:00Z">
        <w:r w:rsidR="00374C9F">
          <w:rPr>
            <w:b/>
          </w:rPr>
          <w:t>H1</w:t>
        </w:r>
      </w:ins>
      <w:r w:rsidR="004D045E">
        <w:rPr>
          <w:b/>
        </w:rPr>
        <w:t>)</w:t>
      </w:r>
      <w:r w:rsidR="004D045E">
        <w:t xml:space="preserve">, that particles of all sizes break down more slowly in ODZs, applies elsewhere. </w:t>
      </w:r>
      <w:r w:rsidR="004D045E">
        <w:lastRenderedPageBreak/>
        <w:t>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A935E8">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3B6974" w:rsidRPr="003B6974">
        <w:t>(Guidi et al., 2008; Kiko et al., 2017, 2020)</w:t>
      </w:r>
      <w:r w:rsidR="00A935E8">
        <w:fldChar w:fldCharType="end"/>
      </w:r>
      <w:r w:rsidR="004D045E">
        <w:t>.</w:t>
      </w:r>
    </w:p>
    <w:p w14:paraId="00000089" w14:textId="77777777" w:rsidR="00104E87" w:rsidRDefault="004D045E">
      <w:pPr>
        <w:pStyle w:val="Heading1"/>
      </w:pPr>
      <w:bookmarkStart w:id="314" w:name="bookmark=id.32hioqz" w:colFirst="0" w:colLast="0"/>
      <w:bookmarkEnd w:id="314"/>
      <w:r>
        <w:t>Conclusions</w:t>
      </w:r>
    </w:p>
    <w:p w14:paraId="0000008A" w14:textId="3261DD8A" w:rsidR="00104E87" w:rsidRDefault="004D045E">
      <w:r>
        <w:t xml:space="preserve">If </w:t>
      </w:r>
      <w:del w:id="315" w:author="Clara Fuchsman" w:date="2021-05-13T22:39:00Z">
        <w:r w:rsidDel="00A250C2">
          <w:delText xml:space="preserve">OMZs </w:delText>
        </w:r>
      </w:del>
      <w:ins w:id="316" w:author="Clara Fuchsman" w:date="2021-05-13T22:39:00Z">
        <w:r w:rsidR="00A250C2">
          <w:t xml:space="preserve">ODZs </w:t>
        </w:r>
      </w:ins>
      <w:r>
        <w:t xml:space="preserve">expand in response to the changing climate, larger areas of the ocean are likely to resemble this environment, which is oligotrophic and </w:t>
      </w:r>
      <w:r w:rsidR="00C66B70">
        <w:t>has</w:t>
      </w:r>
      <w:r>
        <w:t xml:space="preserve"> an oxygen deficient zone spanning most of the mesopel</w:t>
      </w:r>
      <w:ins w:id="317" w:author="Clara Fuchsman" w:date="2021-05-13T22:39:00Z">
        <w:r w:rsidR="00A250C2">
          <w:t>a</w:t>
        </w:r>
      </w:ins>
      <w:del w:id="318" w:author="Clara Fuchsman" w:date="2021-05-13T22:39:00Z">
        <w:r w:rsidDel="00A250C2">
          <w:delText>e</w:delText>
        </w:r>
      </w:del>
      <w:r>
        <w:t>gic zone. Previous models</w:t>
      </w:r>
      <w:r w:rsidR="00C66B70">
        <w:t xml:space="preserve"> and observations</w:t>
      </w:r>
      <w:r>
        <w:t xml:space="preserve"> have suggested that </w:t>
      </w:r>
      <w:del w:id="319" w:author="Clara Fuchsman" w:date="2021-05-13T22:39:00Z">
        <w:r w:rsidDel="00A250C2">
          <w:delText xml:space="preserve">OMZs </w:delText>
        </w:r>
      </w:del>
      <w:ins w:id="320" w:author="Clara Fuchsman" w:date="2021-05-13T22:39:00Z">
        <w:r w:rsidR="00A250C2">
          <w:t xml:space="preserve">ODZs </w:t>
        </w:r>
      </w:ins>
      <w:r>
        <w:t>are site</w:t>
      </w:r>
      <w:r w:rsidR="00C66B70">
        <w:t>s</w:t>
      </w:r>
      <w:r>
        <w:t xml:space="preserve"> of efficient carbon transfer to the deep ocean</w:t>
      </w:r>
      <w:r w:rsidR="00C66B70">
        <w:t xml:space="preserve"> </w:t>
      </w:r>
      <w:r w:rsidR="00C66B70">
        <w:fldChar w:fldCharType="begin"/>
      </w:r>
      <w:r w:rsidR="00C66B70">
        <w:instrText xml:space="preserve"> ADDIN ZOTERO_ITEM CSL_CITATION {"citationID":"7X9FE7RN","properties":{"formattedCitation":"(Cram et al., 2018; Hartnett &amp; Devol, 2003; Van Mooy et al., 2002; Weber &amp; Bianchi, 2020)","plainCitation":"(Cram et al., 2018; Hartnett &amp; Devol, 2003; Van Mooy et al., 2002; Weber &amp; Bianchi, 2020)","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C66B70" w:rsidRPr="00C66B70">
        <w:t>(Cram et al., 2018; Hartnett &amp; Devol, 2003; Van Mooy et al., 2002; Weber &amp; Bianchi, 2020)</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5A719C7F" w:rsidR="00104E87" w:rsidRDefault="004D045E">
      <w:r>
        <w:t xml:space="preserve">Our data could potentially be used in conjunction with mechanistic models </w:t>
      </w:r>
      <w:r w:rsidR="00A935E8">
        <w:fldChar w:fldCharType="begin"/>
      </w:r>
      <w:r w:rsidR="00A935E8">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3B6974" w:rsidRPr="003B6974">
        <w:t>(e.g. Weber &amp; Bianchi, 2020)</w:t>
      </w:r>
      <w:r w:rsidR="00A935E8">
        <w:fldChar w:fldCharType="end"/>
      </w:r>
      <w:r>
        <w:t xml:space="preserve"> to constrain the relative carbon oxidation rate by </w:t>
      </w:r>
      <w:del w:id="321" w:author="Jacob Cram" w:date="2021-05-15T16:16:00Z">
        <w:r w:rsidDel="009A6364">
          <w:delText xml:space="preserve">the </w:delText>
        </w:r>
      </w:del>
      <w:ins w:id="322" w:author="Jacob Cram" w:date="2021-05-15T16:16:00Z">
        <w:r w:rsidR="009A6364">
          <w:t xml:space="preserve">denitrification and sulfate </w:t>
        </w:r>
        <w:proofErr w:type="spellStart"/>
        <w:r w:rsidR="009A6364">
          <w:t>reduction</w:t>
        </w:r>
      </w:ins>
      <w:commentRangeStart w:id="323"/>
      <w:del w:id="324" w:author="Jacob Cram" w:date="2021-05-15T16:16:00Z">
        <w:r w:rsidDel="009A6364">
          <w:delText xml:space="preserve">two metabolic </w:delText>
        </w:r>
      </w:del>
      <w:r>
        <w:t>processes</w:t>
      </w:r>
      <w:commentRangeEnd w:id="323"/>
      <w:proofErr w:type="spellEnd"/>
      <w:r w:rsidR="00A250C2">
        <w:rPr>
          <w:rStyle w:val="CommentReference"/>
        </w:rPr>
        <w:commentReference w:id="323"/>
      </w:r>
      <w:r>
        <w:t xml:space="preserve">, which is currently poorly understood </w:t>
      </w:r>
      <w:commentRangeStart w:id="325"/>
      <w:r w:rsidR="00A935E8">
        <w:fldChar w:fldCharType="begin"/>
      </w:r>
      <w:r w:rsidR="00A935E8">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3B6974" w:rsidRPr="003B6974">
        <w:t>(Bristow, 2018)</w:t>
      </w:r>
      <w:r w:rsidR="00A935E8">
        <w:fldChar w:fldCharType="end"/>
      </w:r>
      <w:commentRangeEnd w:id="325"/>
      <w:r w:rsidR="00A250C2">
        <w:rPr>
          <w:rStyle w:val="CommentReference"/>
        </w:rPr>
        <w:commentReference w:id="325"/>
      </w:r>
      <w:r>
        <w:t>. Furthermore, it appears that diel migratory organisms both disaggregate particles and transport carbon throughout the top 500 m of the water column. Day to day and within day variability in organic matter transport was evident, though overall patterns in particle size, flux and disaggregation appeared to be consistent over the course of the time-series. The change in 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8422C4">
      <w:pPr>
        <w:pStyle w:val="Heading1"/>
      </w:pPr>
      <w:bookmarkStart w:id="326" w:name="_heading=h.uz166cm11no7" w:colFirst="0" w:colLast="0"/>
      <w:bookmarkEnd w:id="326"/>
      <w:r>
        <w:t>Acknowledgements</w:t>
      </w:r>
    </w:p>
    <w:p w14:paraId="0000008F" w14:textId="5C26F1DC" w:rsidR="00104E87" w:rsidRDefault="004D045E">
      <w:r>
        <w:t xml:space="preserve">The authors thank the captain and crew of the RV </w:t>
      </w:r>
      <w:proofErr w:type="spellStart"/>
      <w:r w:rsidRPr="00A250C2">
        <w:rPr>
          <w:i/>
          <w:iCs/>
          <w:rPrChange w:id="327" w:author="Clara Fuchsman" w:date="2021-05-13T22:41:00Z">
            <w:rPr/>
          </w:rPrChange>
        </w:rPr>
        <w:t>Sikuliaq</w:t>
      </w:r>
      <w:proofErr w:type="spellEnd"/>
      <w:r>
        <w:t xml:space="preserve"> for making field collection possible. The authors also thank Gabr</w:t>
      </w:r>
      <w:ins w:id="328" w:author="Clara Fuchsman" w:date="2021-05-13T22:41:00Z">
        <w:r w:rsidR="00A250C2">
          <w:t>i</w:t>
        </w:r>
      </w:ins>
      <w:r>
        <w:t xml:space="preserve">elle Rocap, Curtis </w:t>
      </w:r>
      <w:ins w:id="329" w:author="Clara Fuchsman" w:date="2021-05-13T22:42:00Z">
        <w:r w:rsidR="00A250C2">
          <w:rPr>
            <w:color w:val="000000"/>
          </w:rPr>
          <w:t>Deutsch</w:t>
        </w:r>
        <w:r w:rsidR="00A250C2" w:rsidDel="00A250C2">
          <w:t xml:space="preserve"> </w:t>
        </w:r>
      </w:ins>
      <w:del w:id="330" w:author="Clara Fuchsman" w:date="2021-05-13T22:42:00Z">
        <w:r w:rsidDel="00A250C2">
          <w:delText xml:space="preserve">Deutch </w:delText>
        </w:r>
      </w:del>
      <w:r>
        <w:t xml:space="preserve">for assistance in the field and valuable insight. Jacquelyn Burchfield provided </w:t>
      </w:r>
      <w:r w:rsidR="00CD1400">
        <w:t>helpful</w:t>
      </w:r>
      <w:r>
        <w:t xml:space="preserve"> insights about the mathematical underpinnings of the particle remineralization model.</w:t>
      </w:r>
    </w:p>
    <w:p w14:paraId="6476544D" w14:textId="77777777" w:rsidR="009B2BA7" w:rsidRDefault="004D045E">
      <w:r>
        <w:t>Funding for this project was provided by NSF Grant Number DEB-1542240, as well as startup funds to JAC and CAF provided by University of Maryland Center for Environmental Science. The McDonnell laboratory acknowledges support from NSF-OCE 1654663.</w:t>
      </w:r>
      <w:bookmarkStart w:id="331" w:name="bookmark=id.1hmsyys" w:colFirst="0" w:colLast="0"/>
      <w:bookmarkStart w:id="332" w:name="bookmark=id.3fwokq0" w:colFirst="0" w:colLast="0"/>
      <w:bookmarkEnd w:id="331"/>
      <w:bookmarkEnd w:id="332"/>
    </w:p>
    <w:p w14:paraId="24F48064" w14:textId="1307B64A" w:rsidR="00DC428E" w:rsidRDefault="009B2BA7">
      <w:pPr>
        <w:rPr>
          <w:b/>
          <w:i/>
          <w:sz w:val="36"/>
          <w:szCs w:val="36"/>
        </w:rPr>
      </w:pPr>
      <w:r>
        <w:t>Data for this research, as well as analy</w:t>
      </w:r>
      <w:ins w:id="333" w:author="Clara Fuchsman" w:date="2021-05-13T22:41:00Z">
        <w:r w:rsidR="00A250C2">
          <w:t>s</w:t>
        </w:r>
      </w:ins>
      <w:r>
        <w:t xml:space="preserve">is and model code are available on GitHub at </w:t>
      </w:r>
      <w:hyperlink r:id="rId19" w:history="1">
        <w:r w:rsidRPr="00FF5968">
          <w:rPr>
            <w:rStyle w:val="Hyperlink"/>
          </w:rPr>
          <w:t>https://github.com/cramjaco/POMZ-ETNP-UVP-2017</w:t>
        </w:r>
      </w:hyperlink>
      <w:r>
        <w:t xml:space="preserve">, and are mirrored to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pPr>
        <w:pStyle w:val="Heading1"/>
      </w:pPr>
      <w:r>
        <w:lastRenderedPageBreak/>
        <w:t>References</w:t>
      </w:r>
    </w:p>
    <w:bookmarkStart w:id="334" w:name="bookmark=id.1v1yuxt" w:colFirst="0" w:colLast="0"/>
    <w:bookmarkStart w:id="335" w:name="bookmark=id.4f1mdlm" w:colFirst="0" w:colLast="0"/>
    <w:bookmarkEnd w:id="334"/>
    <w:bookmarkEnd w:id="335"/>
    <w:p w14:paraId="0C934339" w14:textId="77777777" w:rsidR="006B0287" w:rsidRPr="006B0287" w:rsidRDefault="006B0287" w:rsidP="006B0287">
      <w:pPr>
        <w:pStyle w:val="Bibliography"/>
      </w:pPr>
      <w:r>
        <w:rPr>
          <w:color w:val="000000"/>
        </w:rPr>
        <w:fldChar w:fldCharType="begin"/>
      </w:r>
      <w:r>
        <w:rPr>
          <w:color w:val="000000"/>
        </w:rPr>
        <w:instrText xml:space="preserve"> ADDIN ZOTERO_BIBL {"uncited":[],"omitted":[],"custom":[]} CSL_BIBLIOGRAPHY </w:instrText>
      </w:r>
      <w:r>
        <w:rPr>
          <w:color w:val="000000"/>
        </w:rPr>
        <w:fldChar w:fldCharType="separate"/>
      </w:r>
      <w:r w:rsidRPr="006B0287">
        <w:t xml:space="preserve">Andersen, L. N. (2001). The new </w:t>
      </w:r>
      <w:proofErr w:type="spellStart"/>
      <w:r w:rsidRPr="006B0287">
        <w:t>Simrad</w:t>
      </w:r>
      <w:proofErr w:type="spellEnd"/>
      <w:r w:rsidRPr="006B0287">
        <w:t xml:space="preserve"> EK60 scientific echo sounder system. </w:t>
      </w:r>
      <w:r w:rsidRPr="006B0287">
        <w:rPr>
          <w:i/>
          <w:iCs/>
        </w:rPr>
        <w:t>The Journal of the Acoustical Society of America</w:t>
      </w:r>
      <w:r w:rsidRPr="006B0287">
        <w:t xml:space="preserve">, </w:t>
      </w:r>
      <w:r w:rsidRPr="006B0287">
        <w:rPr>
          <w:i/>
          <w:iCs/>
        </w:rPr>
        <w:t>109</w:t>
      </w:r>
      <w:r w:rsidRPr="006B0287">
        <w:t>(5), 2336–2336. https://doi.org/10.1121/1.4744207</w:t>
      </w:r>
    </w:p>
    <w:p w14:paraId="0886A79F" w14:textId="77777777" w:rsidR="006B0287" w:rsidRPr="006B0287" w:rsidRDefault="006B0287" w:rsidP="006B0287">
      <w:pPr>
        <w:pStyle w:val="Bibliography"/>
      </w:pPr>
      <w:r w:rsidRPr="006B0287">
        <w:t xml:space="preserve">Antezana, T. (2009). Species-specific patterns of diel migration into the Oxygen Minimum Zone by euphausiids in the Humboldt Current Ecosystem. </w:t>
      </w:r>
      <w:r w:rsidRPr="006B0287">
        <w:rPr>
          <w:i/>
          <w:iCs/>
        </w:rPr>
        <w:t>Progress in Oceanography</w:t>
      </w:r>
      <w:r w:rsidRPr="006B0287">
        <w:t xml:space="preserve">, </w:t>
      </w:r>
      <w:r w:rsidRPr="006B0287">
        <w:rPr>
          <w:i/>
          <w:iCs/>
        </w:rPr>
        <w:t>83</w:t>
      </w:r>
      <w:r w:rsidRPr="006B0287">
        <w:t>(1), 228–236. https://doi.org/10.1016/j.pocean.2009.07.039</w:t>
      </w:r>
    </w:p>
    <w:p w14:paraId="30D934ED" w14:textId="77777777" w:rsidR="006B0287" w:rsidRPr="006B0287" w:rsidRDefault="006B0287" w:rsidP="006B0287">
      <w:pPr>
        <w:pStyle w:val="Bibliography"/>
      </w:pPr>
      <w:r w:rsidRPr="006B0287">
        <w:t xml:space="preserve">Archibald, K. M., Siegel, D. A., &amp; </w:t>
      </w:r>
      <w:proofErr w:type="spellStart"/>
      <w:r w:rsidRPr="006B0287">
        <w:t>Doney</w:t>
      </w:r>
      <w:proofErr w:type="spellEnd"/>
      <w:r w:rsidRPr="006B0287">
        <w:t xml:space="preserve">, S. C. (2019). Modeling the Impact of Zooplankton Diel Vertical Migration on the Carbon Export Flux of the Biological Pump. </w:t>
      </w:r>
      <w:r w:rsidRPr="006B0287">
        <w:rPr>
          <w:i/>
          <w:iCs/>
        </w:rPr>
        <w:t>Global Biogeochemical Cycles</w:t>
      </w:r>
      <w:r w:rsidRPr="006B0287">
        <w:t xml:space="preserve">, </w:t>
      </w:r>
      <w:r w:rsidRPr="006B0287">
        <w:rPr>
          <w:i/>
          <w:iCs/>
        </w:rPr>
        <w:t>33</w:t>
      </w:r>
      <w:r w:rsidRPr="006B0287">
        <w:t>(2), 181–199. https://doi.org/10.1029/2018GB005983</w:t>
      </w:r>
    </w:p>
    <w:p w14:paraId="17D03F32" w14:textId="77777777" w:rsidR="006B0287" w:rsidRPr="006B0287" w:rsidRDefault="006B0287" w:rsidP="006B0287">
      <w:pPr>
        <w:pStyle w:val="Bibliography"/>
      </w:pPr>
      <w:r w:rsidRPr="006B0287">
        <w:t xml:space="preserve">Bianchi, D., Stock, C., Galbraith, E. D., &amp; Sarmiento, J. L. (2013). Diel vertical migration: Ecological controls and impacts on the biological pump in a one-dimensional ocean model. </w:t>
      </w:r>
      <w:r w:rsidRPr="006B0287">
        <w:rPr>
          <w:i/>
          <w:iCs/>
        </w:rPr>
        <w:t>Global Biogeochemical Cycles</w:t>
      </w:r>
      <w:r w:rsidRPr="006B0287">
        <w:t xml:space="preserve">, </w:t>
      </w:r>
      <w:r w:rsidRPr="006B0287">
        <w:rPr>
          <w:i/>
          <w:iCs/>
        </w:rPr>
        <w:t>27</w:t>
      </w:r>
      <w:r w:rsidRPr="006B0287">
        <w:t>(2), 478–491. https://doi.org/10.1002/gbc.20031</w:t>
      </w:r>
    </w:p>
    <w:p w14:paraId="2B151E9B" w14:textId="77777777" w:rsidR="006B0287" w:rsidRPr="006B0287" w:rsidRDefault="006B0287" w:rsidP="006B0287">
      <w:pPr>
        <w:pStyle w:val="Bibliography"/>
      </w:pPr>
      <w:r w:rsidRPr="006B0287">
        <w:t xml:space="preserve">Bianchi, D., Weber, T. S., </w:t>
      </w:r>
      <w:proofErr w:type="spellStart"/>
      <w:r w:rsidRPr="006B0287">
        <w:t>Kiko</w:t>
      </w:r>
      <w:proofErr w:type="spellEnd"/>
      <w:r w:rsidRPr="006B0287">
        <w:t xml:space="preserve">, R., &amp; Deutsch, C. (2018). Global niche of marine anaerobic metabolisms expanded by particle microenvironments. </w:t>
      </w:r>
      <w:r w:rsidRPr="006B0287">
        <w:rPr>
          <w:i/>
          <w:iCs/>
        </w:rPr>
        <w:t>Nature Geoscience</w:t>
      </w:r>
      <w:r w:rsidRPr="006B0287">
        <w:t xml:space="preserve">, </w:t>
      </w:r>
      <w:r w:rsidRPr="006B0287">
        <w:rPr>
          <w:i/>
          <w:iCs/>
        </w:rPr>
        <w:t>11</w:t>
      </w:r>
      <w:r w:rsidRPr="006B0287">
        <w:t>(4), 263. https://doi.org/10.1038/s41561-018-0081-0</w:t>
      </w:r>
    </w:p>
    <w:p w14:paraId="6443F80C" w14:textId="77777777" w:rsidR="006B0287" w:rsidRPr="006B0287" w:rsidRDefault="006B0287" w:rsidP="006B0287">
      <w:pPr>
        <w:pStyle w:val="Bibliography"/>
      </w:pPr>
      <w:r w:rsidRPr="006B0287">
        <w:t xml:space="preserve">Boyer, T., Garcia, H. E., </w:t>
      </w:r>
      <w:proofErr w:type="spellStart"/>
      <w:r w:rsidRPr="006B0287">
        <w:t>Locarini</w:t>
      </w:r>
      <w:proofErr w:type="spellEnd"/>
      <w:r w:rsidRPr="006B0287">
        <w:t xml:space="preserve">, R. A., Ricardo, A., </w:t>
      </w:r>
      <w:proofErr w:type="spellStart"/>
      <w:r w:rsidRPr="006B0287">
        <w:t>Zweng</w:t>
      </w:r>
      <w:proofErr w:type="spellEnd"/>
      <w:r w:rsidRPr="006B0287">
        <w:t xml:space="preserve">, M. M., </w:t>
      </w:r>
      <w:proofErr w:type="spellStart"/>
      <w:r w:rsidRPr="006B0287">
        <w:t>Mishonov</w:t>
      </w:r>
      <w:proofErr w:type="spellEnd"/>
      <w:r w:rsidRPr="006B0287">
        <w:t xml:space="preserve">, A. V., et al. (2018). </w:t>
      </w:r>
      <w:r w:rsidRPr="006B0287">
        <w:rPr>
          <w:i/>
          <w:iCs/>
        </w:rPr>
        <w:t>World Ocean Atlas 2018.</w:t>
      </w:r>
      <w:r w:rsidRPr="006B0287">
        <w:t xml:space="preserve"> NOAA National Centers for </w:t>
      </w:r>
      <w:proofErr w:type="spellStart"/>
      <w:r w:rsidRPr="006B0287">
        <w:t>Environmntal</w:t>
      </w:r>
      <w:proofErr w:type="spellEnd"/>
      <w:r w:rsidRPr="006B0287">
        <w:t xml:space="preserve"> Information.</w:t>
      </w:r>
    </w:p>
    <w:p w14:paraId="1E8FD91A" w14:textId="77777777" w:rsidR="006B0287" w:rsidRPr="006B0287" w:rsidRDefault="006B0287" w:rsidP="006B0287">
      <w:pPr>
        <w:pStyle w:val="Bibliography"/>
      </w:pPr>
      <w:r w:rsidRPr="006B0287">
        <w:t xml:space="preserve">Briggs, N., </w:t>
      </w:r>
      <w:proofErr w:type="spellStart"/>
      <w:r w:rsidRPr="006B0287">
        <w:t>Dall’Olmo</w:t>
      </w:r>
      <w:proofErr w:type="spellEnd"/>
      <w:r w:rsidRPr="006B0287">
        <w:t xml:space="preserve">, G., &amp; </w:t>
      </w:r>
      <w:proofErr w:type="spellStart"/>
      <w:r w:rsidRPr="006B0287">
        <w:t>Claustre</w:t>
      </w:r>
      <w:proofErr w:type="spellEnd"/>
      <w:r w:rsidRPr="006B0287">
        <w:t xml:space="preserve">, H. (2020). Major role of particle fragmentation in regulating biological sequestration of CO2 by the oceans. </w:t>
      </w:r>
      <w:r w:rsidRPr="006B0287">
        <w:rPr>
          <w:i/>
          <w:iCs/>
        </w:rPr>
        <w:t>Science</w:t>
      </w:r>
      <w:r w:rsidRPr="006B0287">
        <w:t xml:space="preserve">, </w:t>
      </w:r>
      <w:r w:rsidRPr="006B0287">
        <w:rPr>
          <w:i/>
          <w:iCs/>
        </w:rPr>
        <w:t>367</w:t>
      </w:r>
      <w:r w:rsidRPr="006B0287">
        <w:t>(6479), 791–793. https://doi.org/10.1126/science.aay1790</w:t>
      </w:r>
    </w:p>
    <w:p w14:paraId="0F886DC6" w14:textId="77777777" w:rsidR="006B0287" w:rsidRPr="006B0287" w:rsidRDefault="006B0287" w:rsidP="006B0287">
      <w:pPr>
        <w:pStyle w:val="Bibliography"/>
      </w:pPr>
      <w:r w:rsidRPr="006B0287">
        <w:t xml:space="preserve">Bristow, L. A. (2018). Anoxia in the snow. </w:t>
      </w:r>
      <w:r w:rsidRPr="006B0287">
        <w:rPr>
          <w:i/>
          <w:iCs/>
        </w:rPr>
        <w:t>Nature Geoscience</w:t>
      </w:r>
      <w:r w:rsidRPr="006B0287">
        <w:t xml:space="preserve">, </w:t>
      </w:r>
      <w:r w:rsidRPr="006B0287">
        <w:rPr>
          <w:i/>
          <w:iCs/>
        </w:rPr>
        <w:t>11</w:t>
      </w:r>
      <w:r w:rsidRPr="006B0287">
        <w:t>(4), 226–227. https://doi.org/10.1038/s41561-018-0088-6</w:t>
      </w:r>
    </w:p>
    <w:p w14:paraId="7FE808A9" w14:textId="77777777" w:rsidR="006B0287" w:rsidRPr="006B0287" w:rsidRDefault="006B0287" w:rsidP="006B0287">
      <w:pPr>
        <w:pStyle w:val="Bibliography"/>
      </w:pPr>
      <w:proofErr w:type="spellStart"/>
      <w:r w:rsidRPr="006B0287">
        <w:t>Buonassissi</w:t>
      </w:r>
      <w:proofErr w:type="spellEnd"/>
      <w:r w:rsidRPr="006B0287">
        <w:t xml:space="preserve">, C. J., &amp; </w:t>
      </w:r>
      <w:proofErr w:type="spellStart"/>
      <w:r w:rsidRPr="006B0287">
        <w:t>Dierssen</w:t>
      </w:r>
      <w:proofErr w:type="spellEnd"/>
      <w:r w:rsidRPr="006B0287">
        <w:t xml:space="preserve">, H. M. (2010). A regional comparison of particle size distributions and the power law approximation in oceanic and estuarine surface waters. </w:t>
      </w:r>
      <w:r w:rsidRPr="006B0287">
        <w:rPr>
          <w:i/>
          <w:iCs/>
        </w:rPr>
        <w:t>Journal of Geophysical Research: Oceans</w:t>
      </w:r>
      <w:r w:rsidRPr="006B0287">
        <w:t xml:space="preserve">, </w:t>
      </w:r>
      <w:r w:rsidRPr="006B0287">
        <w:rPr>
          <w:i/>
          <w:iCs/>
        </w:rPr>
        <w:t>115</w:t>
      </w:r>
      <w:r w:rsidRPr="006B0287">
        <w:t>(C10). https://doi.org/10.1029/2010JC006256</w:t>
      </w:r>
    </w:p>
    <w:p w14:paraId="03A14365" w14:textId="77777777" w:rsidR="006B0287" w:rsidRPr="006B0287" w:rsidRDefault="006B0287" w:rsidP="006B0287">
      <w:pPr>
        <w:pStyle w:val="Bibliography"/>
      </w:pPr>
      <w:proofErr w:type="spellStart"/>
      <w:r w:rsidRPr="006B0287">
        <w:lastRenderedPageBreak/>
        <w:t>Burd</w:t>
      </w:r>
      <w:proofErr w:type="spellEnd"/>
      <w:r w:rsidRPr="006B0287">
        <w:t xml:space="preserve">, A. B., &amp; Jackson, G. A. (2009). Particle Aggregation. </w:t>
      </w:r>
      <w:r w:rsidRPr="006B0287">
        <w:rPr>
          <w:i/>
          <w:iCs/>
        </w:rPr>
        <w:t>Annual Review of Marine Science</w:t>
      </w:r>
      <w:r w:rsidRPr="006B0287">
        <w:t xml:space="preserve">, </w:t>
      </w:r>
      <w:r w:rsidRPr="006B0287">
        <w:rPr>
          <w:i/>
          <w:iCs/>
        </w:rPr>
        <w:t>1</w:t>
      </w:r>
      <w:r w:rsidRPr="006B0287">
        <w:t>(1), 65–90. https://doi.org/10.1146/annurev.marine.010908.163904</w:t>
      </w:r>
    </w:p>
    <w:p w14:paraId="5CA320E1" w14:textId="77777777" w:rsidR="006B0287" w:rsidRPr="006B0287" w:rsidRDefault="006B0287" w:rsidP="006B0287">
      <w:pPr>
        <w:pStyle w:val="Bibliography"/>
      </w:pPr>
      <w:proofErr w:type="spellStart"/>
      <w:r w:rsidRPr="006B0287">
        <w:t>Cavan</w:t>
      </w:r>
      <w:proofErr w:type="spellEnd"/>
      <w:r w:rsidRPr="006B0287">
        <w:t xml:space="preserve">, E. L., Trimmer, M., Shelley, F., &amp; Sanders, R. (2017). Remineralization of particulate organic carbon in an ocean oxygen minimum zone. </w:t>
      </w:r>
      <w:r w:rsidRPr="006B0287">
        <w:rPr>
          <w:i/>
          <w:iCs/>
        </w:rPr>
        <w:t>Nature Communications</w:t>
      </w:r>
      <w:r w:rsidRPr="006B0287">
        <w:t xml:space="preserve">, </w:t>
      </w:r>
      <w:r w:rsidRPr="006B0287">
        <w:rPr>
          <w:i/>
          <w:iCs/>
        </w:rPr>
        <w:t>8</w:t>
      </w:r>
      <w:r w:rsidRPr="006B0287">
        <w:t>, 14847. https://doi.org/10.1038/ncomms14847</w:t>
      </w:r>
    </w:p>
    <w:p w14:paraId="79313180" w14:textId="77777777" w:rsidR="006B0287" w:rsidRPr="006B0287" w:rsidRDefault="006B0287" w:rsidP="006B0287">
      <w:pPr>
        <w:pStyle w:val="Bibliography"/>
      </w:pPr>
      <w:proofErr w:type="spellStart"/>
      <w:r w:rsidRPr="006B0287">
        <w:t>Cisewski</w:t>
      </w:r>
      <w:proofErr w:type="spellEnd"/>
      <w:r w:rsidRPr="006B0287">
        <w:t xml:space="preserve">, B., Strass, V. H., Rhein, M., &amp; </w:t>
      </w:r>
      <w:proofErr w:type="spellStart"/>
      <w:r w:rsidRPr="006B0287">
        <w:t>Krägefsky</w:t>
      </w:r>
      <w:proofErr w:type="spellEnd"/>
      <w:r w:rsidRPr="006B0287">
        <w:t xml:space="preserve">, S. (2010). Seasonal variation of diel vertical migration of zooplankton from ADCP backscatter time series data in the </w:t>
      </w:r>
      <w:proofErr w:type="spellStart"/>
      <w:r w:rsidRPr="006B0287">
        <w:t>Lazarev</w:t>
      </w:r>
      <w:proofErr w:type="spellEnd"/>
      <w:r w:rsidRPr="006B0287">
        <w:t xml:space="preserve"> Sea, Antarctica. </w:t>
      </w:r>
      <w:r w:rsidRPr="006B0287">
        <w:rPr>
          <w:i/>
          <w:iCs/>
        </w:rPr>
        <w:t>Deep Sea Research Part I: Oceanographic Research Papers</w:t>
      </w:r>
      <w:r w:rsidRPr="006B0287">
        <w:t xml:space="preserve">, </w:t>
      </w:r>
      <w:r w:rsidRPr="006B0287">
        <w:rPr>
          <w:i/>
          <w:iCs/>
        </w:rPr>
        <w:t>57</w:t>
      </w:r>
      <w:r w:rsidRPr="006B0287">
        <w:t>(1), 78–94. https://doi.org/10.1016/j.dsr.2009.10.005</w:t>
      </w:r>
    </w:p>
    <w:p w14:paraId="6F44EC90" w14:textId="77777777" w:rsidR="006B0287" w:rsidRPr="006B0287" w:rsidRDefault="006B0287" w:rsidP="006B0287">
      <w:pPr>
        <w:pStyle w:val="Bibliography"/>
      </w:pPr>
      <w:r w:rsidRPr="006B0287">
        <w:t xml:space="preserve">Cram, J. A., Weber, T., Leung, S. W., McDonnell, A. M. P., Liang, J.-H., &amp; Deutsch, C. (2018). The Role of Particle Size, Ballast, Temperature, and Oxygen in the Sinking Flux to the Deep Sea. </w:t>
      </w:r>
      <w:r w:rsidRPr="006B0287">
        <w:rPr>
          <w:i/>
          <w:iCs/>
        </w:rPr>
        <w:t>Global Biogeochemical Cycles</w:t>
      </w:r>
      <w:r w:rsidRPr="006B0287">
        <w:t xml:space="preserve">, </w:t>
      </w:r>
      <w:r w:rsidRPr="006B0287">
        <w:rPr>
          <w:i/>
          <w:iCs/>
        </w:rPr>
        <w:t>32</w:t>
      </w:r>
      <w:r w:rsidRPr="006B0287">
        <w:t>(5), 858–876. https://doi.org/10.1029/2017GB005710</w:t>
      </w:r>
    </w:p>
    <w:p w14:paraId="42345443" w14:textId="77777777" w:rsidR="006B0287" w:rsidRPr="006B0287" w:rsidRDefault="006B0287" w:rsidP="006B0287">
      <w:pPr>
        <w:pStyle w:val="Bibliography"/>
      </w:pPr>
      <w:r w:rsidRPr="006B0287">
        <w:t xml:space="preserve">Date, S. (2020, November 21). Generalized Linear Models. Retrieved May 2, 2021, from </w:t>
      </w:r>
      <w:proofErr w:type="gramStart"/>
      <w:r w:rsidRPr="006B0287">
        <w:t>https://towardsdatascience.com/generalized-linear-models-9ec4dfe3dc3f</w:t>
      </w:r>
      <w:proofErr w:type="gramEnd"/>
    </w:p>
    <w:p w14:paraId="6C91633B" w14:textId="77777777" w:rsidR="006B0287" w:rsidRPr="006B0287" w:rsidRDefault="006B0287" w:rsidP="006B0287">
      <w:pPr>
        <w:pStyle w:val="Bibliography"/>
      </w:pPr>
      <w:r w:rsidRPr="006B0287">
        <w:t xml:space="preserve">Deutsch, C., </w:t>
      </w:r>
      <w:proofErr w:type="spellStart"/>
      <w:r w:rsidRPr="006B0287">
        <w:t>Berelson</w:t>
      </w:r>
      <w:proofErr w:type="spellEnd"/>
      <w:r w:rsidRPr="006B0287">
        <w:t xml:space="preserve">, W., Thunell, R., Weber, T., </w:t>
      </w:r>
      <w:proofErr w:type="spellStart"/>
      <w:r w:rsidRPr="006B0287">
        <w:t>Tems</w:t>
      </w:r>
      <w:proofErr w:type="spellEnd"/>
      <w:r w:rsidRPr="006B0287">
        <w:t xml:space="preserve">, C., McManus, J., et al. (2014). Centennial changes in North Pacific anoxia linked to tropical trade winds. </w:t>
      </w:r>
      <w:r w:rsidRPr="006B0287">
        <w:rPr>
          <w:i/>
          <w:iCs/>
        </w:rPr>
        <w:t>Science</w:t>
      </w:r>
      <w:r w:rsidRPr="006B0287">
        <w:t xml:space="preserve">, </w:t>
      </w:r>
      <w:r w:rsidRPr="006B0287">
        <w:rPr>
          <w:i/>
          <w:iCs/>
        </w:rPr>
        <w:t>345</w:t>
      </w:r>
      <w:r w:rsidRPr="006B0287">
        <w:t>(6197), 665–668. https://doi.org/10.1126/science.1252332</w:t>
      </w:r>
    </w:p>
    <w:p w14:paraId="2098C6EC" w14:textId="77777777" w:rsidR="006B0287" w:rsidRPr="006B0287" w:rsidRDefault="006B0287" w:rsidP="006B0287">
      <w:pPr>
        <w:pStyle w:val="Bibliography"/>
      </w:pPr>
      <w:r w:rsidRPr="006B0287">
        <w:t xml:space="preserve">DeVries, T., &amp; Weber, T. (2017). The export and fate of organic matter in the ocean: New constraints from combining satellite and oceanographic tracer observations. </w:t>
      </w:r>
      <w:r w:rsidRPr="006B0287">
        <w:rPr>
          <w:i/>
          <w:iCs/>
        </w:rPr>
        <w:t>Global Biogeochemical Cycles</w:t>
      </w:r>
      <w:r w:rsidRPr="006B0287">
        <w:t>, 2016GB005551. https://doi.org/10.1002/2016GB005551</w:t>
      </w:r>
    </w:p>
    <w:p w14:paraId="20140236" w14:textId="77777777" w:rsidR="006B0287" w:rsidRPr="006B0287" w:rsidRDefault="006B0287" w:rsidP="006B0287">
      <w:pPr>
        <w:pStyle w:val="Bibliography"/>
      </w:pPr>
      <w:r w:rsidRPr="006B0287">
        <w:t xml:space="preserve">DeVries, T., Deutsch, C., </w:t>
      </w:r>
      <w:proofErr w:type="spellStart"/>
      <w:r w:rsidRPr="006B0287">
        <w:t>Primeau</w:t>
      </w:r>
      <w:proofErr w:type="spellEnd"/>
      <w:r w:rsidRPr="006B0287">
        <w:t xml:space="preserve">, F., Chang, B., &amp; </w:t>
      </w:r>
      <w:proofErr w:type="spellStart"/>
      <w:r w:rsidRPr="006B0287">
        <w:t>Devol</w:t>
      </w:r>
      <w:proofErr w:type="spellEnd"/>
      <w:r w:rsidRPr="006B0287">
        <w:t xml:space="preserve">, A. (2012). Global rates of water-column denitrification derived from nitrogen gas measurements. </w:t>
      </w:r>
      <w:r w:rsidRPr="006B0287">
        <w:rPr>
          <w:i/>
          <w:iCs/>
        </w:rPr>
        <w:t>Nature Geoscience</w:t>
      </w:r>
      <w:r w:rsidRPr="006B0287">
        <w:t xml:space="preserve">, </w:t>
      </w:r>
      <w:r w:rsidRPr="006B0287">
        <w:rPr>
          <w:i/>
          <w:iCs/>
        </w:rPr>
        <w:t>5</w:t>
      </w:r>
      <w:r w:rsidRPr="006B0287">
        <w:t>(8), 547–550. https://doi.org/10.1038/ngeo1515</w:t>
      </w:r>
    </w:p>
    <w:p w14:paraId="3AA5871E" w14:textId="77777777" w:rsidR="006B0287" w:rsidRPr="006B0287" w:rsidRDefault="006B0287" w:rsidP="006B0287">
      <w:pPr>
        <w:pStyle w:val="Bibliography"/>
      </w:pPr>
      <w:r w:rsidRPr="006B0287">
        <w:t xml:space="preserve">DeVries, T., Liang, J.-H., &amp; Deutsch, C. (2014). A mechanistic particle flux model applied to the oceanic phosphorus cycle. </w:t>
      </w:r>
      <w:proofErr w:type="spellStart"/>
      <w:r w:rsidRPr="006B0287">
        <w:rPr>
          <w:i/>
          <w:iCs/>
        </w:rPr>
        <w:t>Biogeosciences</w:t>
      </w:r>
      <w:proofErr w:type="spellEnd"/>
      <w:r w:rsidRPr="006B0287">
        <w:rPr>
          <w:i/>
          <w:iCs/>
        </w:rPr>
        <w:t xml:space="preserve"> Discuss.</w:t>
      </w:r>
      <w:r w:rsidRPr="006B0287">
        <w:t xml:space="preserve">, </w:t>
      </w:r>
      <w:r w:rsidRPr="006B0287">
        <w:rPr>
          <w:i/>
          <w:iCs/>
        </w:rPr>
        <w:t>11</w:t>
      </w:r>
      <w:r w:rsidRPr="006B0287">
        <w:t>(3), 3653–3699. https://doi.org/10.5194/bgd-11-3653-2014</w:t>
      </w:r>
    </w:p>
    <w:p w14:paraId="7B3D57E5" w14:textId="77777777" w:rsidR="006B0287" w:rsidRPr="006B0287" w:rsidRDefault="006B0287" w:rsidP="006B0287">
      <w:pPr>
        <w:pStyle w:val="Bibliography"/>
      </w:pPr>
      <w:proofErr w:type="spellStart"/>
      <w:r w:rsidRPr="006B0287">
        <w:lastRenderedPageBreak/>
        <w:t>Dilling</w:t>
      </w:r>
      <w:proofErr w:type="spellEnd"/>
      <w:r w:rsidRPr="006B0287">
        <w:t xml:space="preserve">, L., &amp; </w:t>
      </w:r>
      <w:proofErr w:type="spellStart"/>
      <w:r w:rsidRPr="006B0287">
        <w:t>Alldredge</w:t>
      </w:r>
      <w:proofErr w:type="spellEnd"/>
      <w:r w:rsidRPr="006B0287">
        <w:t xml:space="preserve">, A. L. (2000). Fragmentation of marine snow by swimming </w:t>
      </w:r>
      <w:proofErr w:type="spellStart"/>
      <w:r w:rsidRPr="006B0287">
        <w:t>macrozooplankton</w:t>
      </w:r>
      <w:proofErr w:type="spellEnd"/>
      <w:r w:rsidRPr="006B0287">
        <w:t xml:space="preserve">: A new process impacting carbon cycling in the sea. </w:t>
      </w:r>
      <w:r w:rsidRPr="006B0287">
        <w:rPr>
          <w:i/>
          <w:iCs/>
        </w:rPr>
        <w:t>Deep Sea Research Part I: Oceanographic Research Papers</w:t>
      </w:r>
      <w:r w:rsidRPr="006B0287">
        <w:t xml:space="preserve">, </w:t>
      </w:r>
      <w:r w:rsidRPr="006B0287">
        <w:rPr>
          <w:i/>
          <w:iCs/>
        </w:rPr>
        <w:t>47</w:t>
      </w:r>
      <w:r w:rsidRPr="006B0287">
        <w:t>(7), 1227–1245. https://doi.org/10.1016/S0967-0637(99)00105-3</w:t>
      </w:r>
    </w:p>
    <w:p w14:paraId="7B61EFC3" w14:textId="77777777" w:rsidR="006B0287" w:rsidRPr="006B0287" w:rsidRDefault="006B0287" w:rsidP="006B0287">
      <w:pPr>
        <w:pStyle w:val="Bibliography"/>
      </w:pPr>
      <w:r w:rsidRPr="006B0287">
        <w:t xml:space="preserve">Durkin, C. A., </w:t>
      </w:r>
      <w:proofErr w:type="spellStart"/>
      <w:r w:rsidRPr="006B0287">
        <w:t>Estapa</w:t>
      </w:r>
      <w:proofErr w:type="spellEnd"/>
      <w:r w:rsidRPr="006B0287">
        <w:t xml:space="preserve">, M. L., &amp; </w:t>
      </w:r>
      <w:proofErr w:type="spellStart"/>
      <w:r w:rsidRPr="006B0287">
        <w:t>Buesseler</w:t>
      </w:r>
      <w:proofErr w:type="spellEnd"/>
      <w:r w:rsidRPr="006B0287">
        <w:t xml:space="preserve">, K. O. (2015). Observations of carbon export by small sinking particles in the upper mesopelagic. </w:t>
      </w:r>
      <w:r w:rsidRPr="006B0287">
        <w:rPr>
          <w:i/>
          <w:iCs/>
        </w:rPr>
        <w:t>Marine Chemistry</w:t>
      </w:r>
      <w:r w:rsidRPr="006B0287">
        <w:t xml:space="preserve">, </w:t>
      </w:r>
      <w:r w:rsidRPr="006B0287">
        <w:rPr>
          <w:i/>
          <w:iCs/>
        </w:rPr>
        <w:t>175</w:t>
      </w:r>
      <w:r w:rsidRPr="006B0287">
        <w:t>, 72–81. https://doi.org/10.1016/j.marchem.2015.02.011</w:t>
      </w:r>
    </w:p>
    <w:p w14:paraId="77380A8A" w14:textId="77777777" w:rsidR="006B0287" w:rsidRPr="006B0287" w:rsidRDefault="006B0287" w:rsidP="006B0287">
      <w:pPr>
        <w:pStyle w:val="Bibliography"/>
      </w:pPr>
      <w:r w:rsidRPr="006B0287">
        <w:t xml:space="preserve">Evans, N., Boles, E., </w:t>
      </w:r>
      <w:proofErr w:type="spellStart"/>
      <w:r w:rsidRPr="006B0287">
        <w:t>Kwiecinski</w:t>
      </w:r>
      <w:proofErr w:type="spellEnd"/>
      <w:r w:rsidRPr="006B0287">
        <w:t xml:space="preserve">, J. V., Mullen, S., Wolf, M., </w:t>
      </w:r>
      <w:proofErr w:type="spellStart"/>
      <w:r w:rsidRPr="006B0287">
        <w:t>Devol</w:t>
      </w:r>
      <w:proofErr w:type="spellEnd"/>
      <w:r w:rsidRPr="006B0287">
        <w:t xml:space="preserve">, A. H., et al. (2020). The role of water masses in shaping the distribution of redox active compounds in the Eastern Tropical North Pacific oxygen deficient zone and influencing low oxygen concentrations in the eastern Pacific Ocean. </w:t>
      </w:r>
      <w:r w:rsidRPr="006B0287">
        <w:rPr>
          <w:i/>
          <w:iCs/>
        </w:rPr>
        <w:t>Limnology and Oceanography</w:t>
      </w:r>
      <w:r w:rsidRPr="006B0287">
        <w:t xml:space="preserve">, </w:t>
      </w:r>
      <w:r w:rsidRPr="006B0287">
        <w:rPr>
          <w:i/>
          <w:iCs/>
        </w:rPr>
        <w:t>65</w:t>
      </w:r>
      <w:r w:rsidRPr="006B0287">
        <w:t>(8), 1688–1705. https://doi.org/10.1002/lno.11412</w:t>
      </w:r>
    </w:p>
    <w:p w14:paraId="3BF95654" w14:textId="77777777" w:rsidR="006B0287" w:rsidRPr="006B0287" w:rsidRDefault="006B0287" w:rsidP="006B0287">
      <w:pPr>
        <w:pStyle w:val="Bibliography"/>
      </w:pPr>
      <w:r w:rsidRPr="006B0287">
        <w:t xml:space="preserve">Francois, R., </w:t>
      </w:r>
      <w:proofErr w:type="spellStart"/>
      <w:r w:rsidRPr="006B0287">
        <w:t>Honjo</w:t>
      </w:r>
      <w:proofErr w:type="spellEnd"/>
      <w:r w:rsidRPr="006B0287">
        <w:t xml:space="preserve">, S., </w:t>
      </w:r>
      <w:proofErr w:type="spellStart"/>
      <w:r w:rsidRPr="006B0287">
        <w:t>Krishfield</w:t>
      </w:r>
      <w:proofErr w:type="spellEnd"/>
      <w:r w:rsidRPr="006B0287">
        <w:t xml:space="preserve">, R., &amp; </w:t>
      </w:r>
      <w:proofErr w:type="spellStart"/>
      <w:r w:rsidRPr="006B0287">
        <w:t>Manganini</w:t>
      </w:r>
      <w:proofErr w:type="spellEnd"/>
      <w:r w:rsidRPr="006B0287">
        <w:t xml:space="preserve">, S. (2002). Factors controlling the flux of organic carbon to the bathypelagic zone of the ocean. </w:t>
      </w:r>
      <w:r w:rsidRPr="006B0287">
        <w:rPr>
          <w:i/>
          <w:iCs/>
        </w:rPr>
        <w:t>Global Biogeochemical Cycles</w:t>
      </w:r>
      <w:r w:rsidRPr="006B0287">
        <w:t xml:space="preserve">, </w:t>
      </w:r>
      <w:r w:rsidRPr="006B0287">
        <w:rPr>
          <w:i/>
          <w:iCs/>
        </w:rPr>
        <w:t>16</w:t>
      </w:r>
      <w:r w:rsidRPr="006B0287">
        <w:t>(4), 34-1-34–20. https://doi.org/10.1029/2001GB001722</w:t>
      </w:r>
    </w:p>
    <w:p w14:paraId="6771BAA4" w14:textId="77777777" w:rsidR="006B0287" w:rsidRPr="006B0287" w:rsidRDefault="006B0287" w:rsidP="006B0287">
      <w:pPr>
        <w:pStyle w:val="Bibliography"/>
      </w:pPr>
      <w:proofErr w:type="spellStart"/>
      <w:r w:rsidRPr="006B0287">
        <w:t>Fuchsman</w:t>
      </w:r>
      <w:proofErr w:type="spellEnd"/>
      <w:r w:rsidRPr="006B0287">
        <w:t xml:space="preserve">, C. A., </w:t>
      </w:r>
      <w:proofErr w:type="spellStart"/>
      <w:r w:rsidRPr="006B0287">
        <w:t>Devol</w:t>
      </w:r>
      <w:proofErr w:type="spellEnd"/>
      <w:r w:rsidRPr="006B0287">
        <w:t xml:space="preserve">, A. H., Saunders, J. K., McKay, C., &amp; </w:t>
      </w:r>
      <w:proofErr w:type="spellStart"/>
      <w:r w:rsidRPr="006B0287">
        <w:t>Rocap</w:t>
      </w:r>
      <w:proofErr w:type="spellEnd"/>
      <w:r w:rsidRPr="006B0287">
        <w:t xml:space="preserve">, G. (2017). Niche Partitioning of the N Cycling Microbial Community of an Offshore Oxygen Deficient Zone. </w:t>
      </w:r>
      <w:r w:rsidRPr="006B0287">
        <w:rPr>
          <w:i/>
          <w:iCs/>
        </w:rPr>
        <w:t>Frontiers in Microbiology</w:t>
      </w:r>
      <w:r w:rsidRPr="006B0287">
        <w:t xml:space="preserve">, </w:t>
      </w:r>
      <w:r w:rsidRPr="006B0287">
        <w:rPr>
          <w:i/>
          <w:iCs/>
        </w:rPr>
        <w:t>8</w:t>
      </w:r>
      <w:r w:rsidRPr="006B0287">
        <w:t>. https://doi.org/10.3389/fmicb.2017.02384</w:t>
      </w:r>
    </w:p>
    <w:p w14:paraId="11121586" w14:textId="77777777" w:rsidR="006B0287" w:rsidRPr="006B0287" w:rsidRDefault="006B0287" w:rsidP="006B0287">
      <w:pPr>
        <w:pStyle w:val="Bibliography"/>
      </w:pPr>
      <w:proofErr w:type="spellStart"/>
      <w:r w:rsidRPr="006B0287">
        <w:t>Fuchsman</w:t>
      </w:r>
      <w:proofErr w:type="spellEnd"/>
      <w:r w:rsidRPr="006B0287">
        <w:t xml:space="preserve">, C. A., Palevsky, H. I., </w:t>
      </w:r>
      <w:proofErr w:type="spellStart"/>
      <w:r w:rsidRPr="006B0287">
        <w:t>Widner</w:t>
      </w:r>
      <w:proofErr w:type="spellEnd"/>
      <w:r w:rsidRPr="006B0287">
        <w:t xml:space="preserve">, B., Duffy, M., Carlson, M. C. G., </w:t>
      </w:r>
      <w:proofErr w:type="spellStart"/>
      <w:r w:rsidRPr="006B0287">
        <w:t>Neibauer</w:t>
      </w:r>
      <w:proofErr w:type="spellEnd"/>
      <w:r w:rsidRPr="006B0287">
        <w:t xml:space="preserve">, J. A., et al. (2019). Cyanobacteria and cyanophage contributions to carbon and nitrogen cycling in an oligotrophic oxygen-deficient zone. </w:t>
      </w:r>
      <w:r w:rsidRPr="006B0287">
        <w:rPr>
          <w:i/>
          <w:iCs/>
        </w:rPr>
        <w:t>The ISME Journal</w:t>
      </w:r>
      <w:r w:rsidRPr="006B0287">
        <w:t>, 1. https://doi.org/10.1038/s41396-019-0452-6</w:t>
      </w:r>
    </w:p>
    <w:p w14:paraId="7DD07763" w14:textId="77777777" w:rsidR="006B0287" w:rsidRPr="006B0287" w:rsidRDefault="006B0287" w:rsidP="006B0287">
      <w:pPr>
        <w:pStyle w:val="Bibliography"/>
      </w:pPr>
      <w:r w:rsidRPr="006B0287">
        <w:t xml:space="preserve">Gilly, W. F., </w:t>
      </w:r>
      <w:proofErr w:type="spellStart"/>
      <w:r w:rsidRPr="006B0287">
        <w:t>Beman</w:t>
      </w:r>
      <w:proofErr w:type="spellEnd"/>
      <w:r w:rsidRPr="006B0287">
        <w:t xml:space="preserve">, J. M., </w:t>
      </w:r>
      <w:proofErr w:type="spellStart"/>
      <w:r w:rsidRPr="006B0287">
        <w:t>Litvin</w:t>
      </w:r>
      <w:proofErr w:type="spellEnd"/>
      <w:r w:rsidRPr="006B0287">
        <w:t xml:space="preserve">, S. Y., &amp; Robison, B. H. (2013). Oceanographic and Biological Effects of Shoaling of the Oxygen Minimum Zone. </w:t>
      </w:r>
      <w:r w:rsidRPr="006B0287">
        <w:rPr>
          <w:i/>
          <w:iCs/>
        </w:rPr>
        <w:t>Annual Review of Marine Science</w:t>
      </w:r>
      <w:r w:rsidRPr="006B0287">
        <w:t xml:space="preserve">, </w:t>
      </w:r>
      <w:r w:rsidRPr="006B0287">
        <w:rPr>
          <w:i/>
          <w:iCs/>
        </w:rPr>
        <w:t>5</w:t>
      </w:r>
      <w:r w:rsidRPr="006B0287">
        <w:t>(1), 393–420. https://doi.org/10.1146/annurev-marine-120710-100849</w:t>
      </w:r>
    </w:p>
    <w:p w14:paraId="41811CA2" w14:textId="77777777" w:rsidR="006B0287" w:rsidRPr="006B0287" w:rsidRDefault="006B0287" w:rsidP="006B0287">
      <w:pPr>
        <w:pStyle w:val="Bibliography"/>
      </w:pPr>
      <w:proofErr w:type="spellStart"/>
      <w:r w:rsidRPr="006B0287">
        <w:t>Goldthwait</w:t>
      </w:r>
      <w:proofErr w:type="spellEnd"/>
      <w:r w:rsidRPr="006B0287">
        <w:t xml:space="preserve">, S. A., Carlson, C. A., Henderson, G. K., &amp; </w:t>
      </w:r>
      <w:proofErr w:type="spellStart"/>
      <w:r w:rsidRPr="006B0287">
        <w:t>Alldredge</w:t>
      </w:r>
      <w:proofErr w:type="spellEnd"/>
      <w:r w:rsidRPr="006B0287">
        <w:t xml:space="preserve">, A. L. (2005). Effects of physical fragmentation on remineralization of marine snow. </w:t>
      </w:r>
      <w:r w:rsidRPr="006B0287">
        <w:rPr>
          <w:i/>
          <w:iCs/>
        </w:rPr>
        <w:t>Marine Ecology Progress Series</w:t>
      </w:r>
      <w:r w:rsidRPr="006B0287">
        <w:t xml:space="preserve">, </w:t>
      </w:r>
      <w:r w:rsidRPr="006B0287">
        <w:rPr>
          <w:i/>
          <w:iCs/>
        </w:rPr>
        <w:t>305</w:t>
      </w:r>
      <w:r w:rsidRPr="006B0287">
        <w:t>, 59–65.</w:t>
      </w:r>
    </w:p>
    <w:p w14:paraId="11343C82" w14:textId="77777777" w:rsidR="006B0287" w:rsidRPr="006B0287" w:rsidRDefault="006B0287" w:rsidP="006B0287">
      <w:pPr>
        <w:pStyle w:val="Bibliography"/>
      </w:pPr>
      <w:proofErr w:type="spellStart"/>
      <w:r w:rsidRPr="006B0287">
        <w:lastRenderedPageBreak/>
        <w:t>Guidi</w:t>
      </w:r>
      <w:proofErr w:type="spellEnd"/>
      <w:r w:rsidRPr="006B0287">
        <w:t xml:space="preserve">, L., Jackson, G. A., </w:t>
      </w:r>
      <w:proofErr w:type="spellStart"/>
      <w:r w:rsidRPr="006B0287">
        <w:t>Stemmann</w:t>
      </w:r>
      <w:proofErr w:type="spellEnd"/>
      <w:r w:rsidRPr="006B0287">
        <w:t xml:space="preserve">, L., Miquel, J. C., </w:t>
      </w:r>
      <w:proofErr w:type="spellStart"/>
      <w:r w:rsidRPr="006B0287">
        <w:t>Picheral</w:t>
      </w:r>
      <w:proofErr w:type="spellEnd"/>
      <w:r w:rsidRPr="006B0287">
        <w:t xml:space="preserve">, M., &amp; </w:t>
      </w:r>
      <w:proofErr w:type="spellStart"/>
      <w:r w:rsidRPr="006B0287">
        <w:t>Gorsky</w:t>
      </w:r>
      <w:proofErr w:type="spellEnd"/>
      <w:r w:rsidRPr="006B0287">
        <w:t xml:space="preserve">, G. (2008). Relationship between particle size distribution and flux in the mesopelagic zone. </w:t>
      </w:r>
      <w:r w:rsidRPr="006B0287">
        <w:rPr>
          <w:i/>
          <w:iCs/>
        </w:rPr>
        <w:t>Deep Sea Research Part I: Oceanographic Research Papers</w:t>
      </w:r>
      <w:r w:rsidRPr="006B0287">
        <w:t xml:space="preserve">, </w:t>
      </w:r>
      <w:r w:rsidRPr="006B0287">
        <w:rPr>
          <w:i/>
          <w:iCs/>
        </w:rPr>
        <w:t>55</w:t>
      </w:r>
      <w:r w:rsidRPr="006B0287">
        <w:t>(10), 1364–1374. https://doi.org/10.1016/j.dsr.2008.05.014</w:t>
      </w:r>
    </w:p>
    <w:p w14:paraId="1C020FE9" w14:textId="77777777" w:rsidR="006B0287" w:rsidRPr="006B0287" w:rsidRDefault="006B0287" w:rsidP="006B0287">
      <w:pPr>
        <w:pStyle w:val="Bibliography"/>
      </w:pPr>
      <w:proofErr w:type="spellStart"/>
      <w:r w:rsidRPr="006B0287">
        <w:t>Hannides</w:t>
      </w:r>
      <w:proofErr w:type="spellEnd"/>
      <w:r w:rsidRPr="006B0287">
        <w:t xml:space="preserve">, C. C. S., Landry, M. R., Benitez-Nelson, C. R., Styles, R. M., Montoya, J. P., &amp; Karl, D. M. (2009). Export stoichiometry and migrant-mediated flux of phosphorus in the North Pacific Subtropical Gyre. </w:t>
      </w:r>
      <w:r w:rsidRPr="006B0287">
        <w:rPr>
          <w:i/>
          <w:iCs/>
        </w:rPr>
        <w:t>Deep Sea Research Part I: Oceanographic Research Papers</w:t>
      </w:r>
      <w:r w:rsidRPr="006B0287">
        <w:t xml:space="preserve">, </w:t>
      </w:r>
      <w:r w:rsidRPr="006B0287">
        <w:rPr>
          <w:i/>
          <w:iCs/>
        </w:rPr>
        <w:t>56</w:t>
      </w:r>
      <w:r w:rsidRPr="006B0287">
        <w:t>(1), 73–88. https://doi.org/10.1016/j.dsr.2008.08.003</w:t>
      </w:r>
    </w:p>
    <w:p w14:paraId="16291877" w14:textId="77777777" w:rsidR="006B0287" w:rsidRPr="006B0287" w:rsidRDefault="006B0287" w:rsidP="006B0287">
      <w:pPr>
        <w:pStyle w:val="Bibliography"/>
      </w:pPr>
      <w:r w:rsidRPr="006B0287">
        <w:t xml:space="preserve">Hartnett, H. E., &amp; </w:t>
      </w:r>
      <w:proofErr w:type="spellStart"/>
      <w:r w:rsidRPr="006B0287">
        <w:t>Devol</w:t>
      </w:r>
      <w:proofErr w:type="spellEnd"/>
      <w:r w:rsidRPr="006B0287">
        <w:t xml:space="preserve">, A. H. (2003). Role of a strong oxygen-deficient zone in the preservation and degradation of organic matter: a carbon budget for the continental margins of northwest Mexico and Washington State. </w:t>
      </w:r>
      <w:proofErr w:type="spellStart"/>
      <w:r w:rsidRPr="006B0287">
        <w:rPr>
          <w:i/>
          <w:iCs/>
        </w:rPr>
        <w:t>Geochimica</w:t>
      </w:r>
      <w:proofErr w:type="spellEnd"/>
      <w:r w:rsidRPr="006B0287">
        <w:rPr>
          <w:i/>
          <w:iCs/>
        </w:rPr>
        <w:t xml:space="preserve"> et </w:t>
      </w:r>
      <w:proofErr w:type="spellStart"/>
      <w:r w:rsidRPr="006B0287">
        <w:rPr>
          <w:i/>
          <w:iCs/>
        </w:rPr>
        <w:t>Cosmochimica</w:t>
      </w:r>
      <w:proofErr w:type="spellEnd"/>
      <w:r w:rsidRPr="006B0287">
        <w:rPr>
          <w:i/>
          <w:iCs/>
        </w:rPr>
        <w:t xml:space="preserve"> Acta</w:t>
      </w:r>
      <w:r w:rsidRPr="006B0287">
        <w:t xml:space="preserve">, </w:t>
      </w:r>
      <w:r w:rsidRPr="006B0287">
        <w:rPr>
          <w:i/>
          <w:iCs/>
        </w:rPr>
        <w:t>67</w:t>
      </w:r>
      <w:r w:rsidRPr="006B0287">
        <w:t>(2), 247–264. https://doi.org/10.1016/S0016-7037(02)01076-1</w:t>
      </w:r>
    </w:p>
    <w:p w14:paraId="419C5743" w14:textId="77777777" w:rsidR="006B0287" w:rsidRPr="006B0287" w:rsidRDefault="006B0287" w:rsidP="006B0287">
      <w:pPr>
        <w:pStyle w:val="Bibliography"/>
      </w:pPr>
      <w:r w:rsidRPr="006B0287">
        <w:t xml:space="preserve">Hays, G. C. (2003). A review of the adaptive significance and ecosystem consequences of zooplankton diel vertical migrations. In M. B. Jones, A. </w:t>
      </w:r>
      <w:proofErr w:type="spellStart"/>
      <w:r w:rsidRPr="006B0287">
        <w:t>Ingólfsson</w:t>
      </w:r>
      <w:proofErr w:type="spellEnd"/>
      <w:r w:rsidRPr="006B0287">
        <w:t xml:space="preserve">, E. </w:t>
      </w:r>
      <w:proofErr w:type="spellStart"/>
      <w:r w:rsidRPr="006B0287">
        <w:t>Ólafsson</w:t>
      </w:r>
      <w:proofErr w:type="spellEnd"/>
      <w:r w:rsidRPr="006B0287">
        <w:t xml:space="preserve">, G. V. </w:t>
      </w:r>
      <w:proofErr w:type="spellStart"/>
      <w:r w:rsidRPr="006B0287">
        <w:t>Helgason</w:t>
      </w:r>
      <w:proofErr w:type="spellEnd"/>
      <w:r w:rsidRPr="006B0287">
        <w:t xml:space="preserve">, K. Gunnarsson, &amp; J. </w:t>
      </w:r>
      <w:proofErr w:type="spellStart"/>
      <w:r w:rsidRPr="006B0287">
        <w:t>Svavarsson</w:t>
      </w:r>
      <w:proofErr w:type="spellEnd"/>
      <w:r w:rsidRPr="006B0287">
        <w:t xml:space="preserve"> (Eds.), </w:t>
      </w:r>
      <w:r w:rsidRPr="006B0287">
        <w:rPr>
          <w:i/>
          <w:iCs/>
        </w:rPr>
        <w:t>Migrations and Dispersal of Marine Organisms</w:t>
      </w:r>
      <w:r w:rsidRPr="006B0287">
        <w:t xml:space="preserve"> (pp. 163–170). Dordrecht: Springer Netherlands. https://doi.org/10.1007/978-94-017-2276-6_18</w:t>
      </w:r>
    </w:p>
    <w:p w14:paraId="25CC6A80" w14:textId="77777777" w:rsidR="006B0287" w:rsidRPr="006B0287" w:rsidRDefault="006B0287" w:rsidP="006B0287">
      <w:pPr>
        <w:pStyle w:val="Bibliography"/>
      </w:pPr>
      <w:r w:rsidRPr="006B0287">
        <w:t xml:space="preserve">Herrera, I., </w:t>
      </w:r>
      <w:proofErr w:type="spellStart"/>
      <w:r w:rsidRPr="006B0287">
        <w:t>Yebra</w:t>
      </w:r>
      <w:proofErr w:type="spellEnd"/>
      <w:r w:rsidRPr="006B0287">
        <w:t xml:space="preserve">, L., Antezana, T., </w:t>
      </w:r>
      <w:proofErr w:type="spellStart"/>
      <w:r w:rsidRPr="006B0287">
        <w:t>Giraldo</w:t>
      </w:r>
      <w:proofErr w:type="spellEnd"/>
      <w:r w:rsidRPr="006B0287">
        <w:t xml:space="preserve">, A., </w:t>
      </w:r>
      <w:proofErr w:type="spellStart"/>
      <w:r w:rsidRPr="006B0287">
        <w:t>Färber-Lorda</w:t>
      </w:r>
      <w:proofErr w:type="spellEnd"/>
      <w:r w:rsidRPr="006B0287">
        <w:t xml:space="preserve">, J., &amp; Hernández-León, S. (2019). Vertical variability of </w:t>
      </w:r>
      <w:proofErr w:type="spellStart"/>
      <w:r w:rsidRPr="006B0287">
        <w:t>Euphausia</w:t>
      </w:r>
      <w:proofErr w:type="spellEnd"/>
      <w:r w:rsidRPr="006B0287">
        <w:t xml:space="preserve"> </w:t>
      </w:r>
      <w:proofErr w:type="spellStart"/>
      <w:r w:rsidRPr="006B0287">
        <w:t>distinguenda</w:t>
      </w:r>
      <w:proofErr w:type="spellEnd"/>
      <w:r w:rsidRPr="006B0287">
        <w:t xml:space="preserve"> metabolic rates during diel migration into the oxygen minimum zone of the Eastern Tropical Pacific off Mexico. </w:t>
      </w:r>
      <w:r w:rsidRPr="006B0287">
        <w:rPr>
          <w:i/>
          <w:iCs/>
        </w:rPr>
        <w:t>Journal of Plankton Research</w:t>
      </w:r>
      <w:r w:rsidRPr="006B0287">
        <w:t xml:space="preserve">, </w:t>
      </w:r>
      <w:r w:rsidRPr="006B0287">
        <w:rPr>
          <w:i/>
          <w:iCs/>
        </w:rPr>
        <w:t>41</w:t>
      </w:r>
      <w:r w:rsidRPr="006B0287">
        <w:t>(2), 165–176. https://doi.org/10.1093/plankt/fbz004</w:t>
      </w:r>
    </w:p>
    <w:p w14:paraId="2E1E7D14" w14:textId="77777777" w:rsidR="006B0287" w:rsidRPr="006B0287" w:rsidRDefault="006B0287" w:rsidP="006B0287">
      <w:pPr>
        <w:pStyle w:val="Bibliography"/>
      </w:pPr>
      <w:r w:rsidRPr="006B0287">
        <w:t xml:space="preserve">Heywood, K. J. (1996). Diel vertical migration of zooplankton in the Northeast Atlantic. </w:t>
      </w:r>
      <w:r w:rsidRPr="006B0287">
        <w:rPr>
          <w:i/>
          <w:iCs/>
        </w:rPr>
        <w:t>Journal of Plankton Research</w:t>
      </w:r>
      <w:r w:rsidRPr="006B0287">
        <w:t xml:space="preserve">, </w:t>
      </w:r>
      <w:r w:rsidRPr="006B0287">
        <w:rPr>
          <w:i/>
          <w:iCs/>
        </w:rPr>
        <w:t>18</w:t>
      </w:r>
      <w:r w:rsidRPr="006B0287">
        <w:t>(2), 163–184. https://doi.org/10.1093/plankt/18.2.163</w:t>
      </w:r>
    </w:p>
    <w:p w14:paraId="62B1342B" w14:textId="77777777" w:rsidR="006B0287" w:rsidRPr="006B0287" w:rsidRDefault="006B0287" w:rsidP="006B0287">
      <w:pPr>
        <w:pStyle w:val="Bibliography"/>
      </w:pPr>
      <w:r w:rsidRPr="006B0287">
        <w:t xml:space="preserve">Hidalgo, P., </w:t>
      </w:r>
      <w:proofErr w:type="spellStart"/>
      <w:r w:rsidRPr="006B0287">
        <w:t>Escribano</w:t>
      </w:r>
      <w:proofErr w:type="spellEnd"/>
      <w:r w:rsidRPr="006B0287">
        <w:t xml:space="preserve">, R., &amp; Morales, C. E. (2005). Ontogenetic vertical distribution and diel migration of the copepod </w:t>
      </w:r>
      <w:proofErr w:type="spellStart"/>
      <w:r w:rsidRPr="006B0287">
        <w:t>Eucalanus</w:t>
      </w:r>
      <w:proofErr w:type="spellEnd"/>
      <w:r w:rsidRPr="006B0287">
        <w:t xml:space="preserve"> </w:t>
      </w:r>
      <w:proofErr w:type="spellStart"/>
      <w:r w:rsidRPr="006B0287">
        <w:t>inermis</w:t>
      </w:r>
      <w:proofErr w:type="spellEnd"/>
      <w:r w:rsidRPr="006B0287">
        <w:t xml:space="preserve"> in the oxygen minimum zone off northern Chile (20–21° S). </w:t>
      </w:r>
      <w:r w:rsidRPr="006B0287">
        <w:rPr>
          <w:i/>
          <w:iCs/>
        </w:rPr>
        <w:t>Journal of Plankton Research</w:t>
      </w:r>
      <w:r w:rsidRPr="006B0287">
        <w:t xml:space="preserve">, </w:t>
      </w:r>
      <w:r w:rsidRPr="006B0287">
        <w:rPr>
          <w:i/>
          <w:iCs/>
        </w:rPr>
        <w:t>27</w:t>
      </w:r>
      <w:r w:rsidRPr="006B0287">
        <w:t>(6), 519–529. https://doi.org/10.1093/plankt/fbi025</w:t>
      </w:r>
    </w:p>
    <w:p w14:paraId="432B2F89" w14:textId="77777777" w:rsidR="006B0287" w:rsidRPr="006B0287" w:rsidRDefault="006B0287" w:rsidP="006B0287">
      <w:pPr>
        <w:pStyle w:val="Bibliography"/>
      </w:pPr>
      <w:proofErr w:type="spellStart"/>
      <w:r w:rsidRPr="006B0287">
        <w:t>Homoky</w:t>
      </w:r>
      <w:proofErr w:type="spellEnd"/>
      <w:r w:rsidRPr="006B0287">
        <w:t xml:space="preserve">, W. B., Conway, T. M., John, S. G., König, D., Deng, F., Tagliabue, A., &amp; Mills, R. A. (2021). Iron colloids dominate sedimentary supply to the ocean interior. </w:t>
      </w:r>
      <w:r w:rsidRPr="006B0287">
        <w:rPr>
          <w:i/>
          <w:iCs/>
        </w:rPr>
        <w:t>Proceedings of the National Academy of Sciences</w:t>
      </w:r>
      <w:r w:rsidRPr="006B0287">
        <w:t xml:space="preserve">, </w:t>
      </w:r>
      <w:r w:rsidRPr="006B0287">
        <w:rPr>
          <w:i/>
          <w:iCs/>
        </w:rPr>
        <w:t>118</w:t>
      </w:r>
      <w:r w:rsidRPr="006B0287">
        <w:t>(13), e2016078118. https://doi.org/10.1073/pnas.2016078118</w:t>
      </w:r>
    </w:p>
    <w:p w14:paraId="6ACB7368" w14:textId="77777777" w:rsidR="006B0287" w:rsidRPr="006B0287" w:rsidRDefault="006B0287" w:rsidP="006B0287">
      <w:pPr>
        <w:pStyle w:val="Bibliography"/>
      </w:pPr>
      <w:proofErr w:type="spellStart"/>
      <w:r w:rsidRPr="006B0287">
        <w:t>Horak</w:t>
      </w:r>
      <w:proofErr w:type="spellEnd"/>
      <w:r w:rsidRPr="006B0287">
        <w:t xml:space="preserve">, R. E. A., Ruef, W., Ward, B. B., &amp; </w:t>
      </w:r>
      <w:proofErr w:type="spellStart"/>
      <w:r w:rsidRPr="006B0287">
        <w:t>Devol</w:t>
      </w:r>
      <w:proofErr w:type="spellEnd"/>
      <w:r w:rsidRPr="006B0287">
        <w:t xml:space="preserve">, A. H. (2016). Expansion of denitrification and anoxia in the eastern tropical North Pacific from 1972 to 2012. </w:t>
      </w:r>
      <w:r w:rsidRPr="006B0287">
        <w:rPr>
          <w:i/>
          <w:iCs/>
        </w:rPr>
        <w:t>Geophysical Research Letters</w:t>
      </w:r>
      <w:r w:rsidRPr="006B0287">
        <w:t xml:space="preserve">, </w:t>
      </w:r>
      <w:r w:rsidRPr="006B0287">
        <w:rPr>
          <w:i/>
          <w:iCs/>
        </w:rPr>
        <w:t>43</w:t>
      </w:r>
      <w:r w:rsidRPr="006B0287">
        <w:t>(10), 2016GL068871. https://doi.org/10.1002/2016GL068871</w:t>
      </w:r>
    </w:p>
    <w:p w14:paraId="1A17586A" w14:textId="77777777" w:rsidR="006B0287" w:rsidRPr="006B0287" w:rsidRDefault="006B0287" w:rsidP="006B0287">
      <w:pPr>
        <w:pStyle w:val="Bibliography"/>
      </w:pPr>
      <w:proofErr w:type="spellStart"/>
      <w:r w:rsidRPr="006B0287">
        <w:t>Inthorn</w:t>
      </w:r>
      <w:proofErr w:type="spellEnd"/>
      <w:r w:rsidRPr="006B0287">
        <w:t xml:space="preserve">, M. (2005). Lateral particle transport in nepheloid layers - a key factor for organic matter distribution and quality in the Benguela high-productivity area. Retrieved from </w:t>
      </w:r>
      <w:proofErr w:type="gramStart"/>
      <w:r w:rsidRPr="006B0287">
        <w:t>https://media.suub.uni-bremen.de/handle/elib/2212</w:t>
      </w:r>
      <w:proofErr w:type="gramEnd"/>
    </w:p>
    <w:p w14:paraId="0CA7A943" w14:textId="77777777" w:rsidR="006B0287" w:rsidRPr="006B0287" w:rsidRDefault="006B0287" w:rsidP="006B0287">
      <w:pPr>
        <w:pStyle w:val="Bibliography"/>
      </w:pPr>
      <w:r w:rsidRPr="006B0287">
        <w:t xml:space="preserve">Ito, T., </w:t>
      </w:r>
      <w:proofErr w:type="spellStart"/>
      <w:r w:rsidRPr="006B0287">
        <w:t>Minobe</w:t>
      </w:r>
      <w:proofErr w:type="spellEnd"/>
      <w:r w:rsidRPr="006B0287">
        <w:t>, S., Long, M. C., &amp; Deutsch, C. (2017). Upper ocean O</w:t>
      </w:r>
      <w:r w:rsidRPr="006B0287">
        <w:rPr>
          <w:vertAlign w:val="subscript"/>
        </w:rPr>
        <w:t>2</w:t>
      </w:r>
      <w:r w:rsidRPr="006B0287">
        <w:t xml:space="preserve"> trends: 1958-2015. </w:t>
      </w:r>
      <w:r w:rsidRPr="006B0287">
        <w:rPr>
          <w:i/>
          <w:iCs/>
        </w:rPr>
        <w:t>Geophysical Research Letters</w:t>
      </w:r>
      <w:r w:rsidRPr="006B0287">
        <w:t xml:space="preserve">, </w:t>
      </w:r>
      <w:r w:rsidRPr="006B0287">
        <w:rPr>
          <w:i/>
          <w:iCs/>
        </w:rPr>
        <w:t>44</w:t>
      </w:r>
      <w:r w:rsidRPr="006B0287">
        <w:t>(9), 4214–4223. https://doi.org/10.1002/2017GL073613</w:t>
      </w:r>
    </w:p>
    <w:p w14:paraId="17151F26" w14:textId="77777777" w:rsidR="006B0287" w:rsidRPr="006B0287" w:rsidRDefault="006B0287" w:rsidP="006B0287">
      <w:pPr>
        <w:pStyle w:val="Bibliography"/>
      </w:pPr>
      <w:r w:rsidRPr="006B0287">
        <w:t xml:space="preserve">Jackson, G. A., &amp; </w:t>
      </w:r>
      <w:proofErr w:type="spellStart"/>
      <w:r w:rsidRPr="006B0287">
        <w:t>Burd</w:t>
      </w:r>
      <w:proofErr w:type="spellEnd"/>
      <w:r w:rsidRPr="006B0287">
        <w:t xml:space="preserve">, A. B. (2001). A model for the distribution of particle flux in the mid-water column controlled by subsurface biotic interactions. </w:t>
      </w:r>
      <w:r w:rsidRPr="006B0287">
        <w:rPr>
          <w:i/>
          <w:iCs/>
        </w:rPr>
        <w:t>Deep Sea Research Part II: Topical Studies in Oceanography</w:t>
      </w:r>
      <w:r w:rsidRPr="006B0287">
        <w:t xml:space="preserve">, </w:t>
      </w:r>
      <w:r w:rsidRPr="006B0287">
        <w:rPr>
          <w:i/>
          <w:iCs/>
        </w:rPr>
        <w:t>49</w:t>
      </w:r>
      <w:r w:rsidRPr="006B0287">
        <w:t>(1), 193–217. https://doi.org/10.1016/S0967-0645(01)00100-X</w:t>
      </w:r>
    </w:p>
    <w:p w14:paraId="2058A3F0" w14:textId="77777777" w:rsidR="006B0287" w:rsidRPr="006B0287" w:rsidRDefault="006B0287" w:rsidP="006B0287">
      <w:pPr>
        <w:pStyle w:val="Bibliography"/>
      </w:pPr>
      <w:r w:rsidRPr="006B0287">
        <w:t xml:space="preserve">Jiang, S., Dickey, T. D., Steinberg, D. K., &amp; </w:t>
      </w:r>
      <w:proofErr w:type="spellStart"/>
      <w:r w:rsidRPr="006B0287">
        <w:t>Madin</w:t>
      </w:r>
      <w:proofErr w:type="spellEnd"/>
      <w:r w:rsidRPr="006B0287">
        <w:t xml:space="preserve">, L. P. (2007). Temporal variability of zooplankton biomass from ADCP backscatter time series data at the Bermuda Testbed Mooring site. </w:t>
      </w:r>
      <w:r w:rsidRPr="006B0287">
        <w:rPr>
          <w:i/>
          <w:iCs/>
        </w:rPr>
        <w:t>Deep Sea Research Part I: Oceanographic Research Papers</w:t>
      </w:r>
      <w:r w:rsidRPr="006B0287">
        <w:t xml:space="preserve">, </w:t>
      </w:r>
      <w:r w:rsidRPr="006B0287">
        <w:rPr>
          <w:i/>
          <w:iCs/>
        </w:rPr>
        <w:t>54</w:t>
      </w:r>
      <w:r w:rsidRPr="006B0287">
        <w:t>(4), 608–636. https://doi.org/10.1016/j.dsr.2006.12.011</w:t>
      </w:r>
    </w:p>
    <w:p w14:paraId="0395EB55" w14:textId="77777777" w:rsidR="006B0287" w:rsidRPr="006B0287" w:rsidRDefault="006B0287" w:rsidP="006B0287">
      <w:pPr>
        <w:pStyle w:val="Bibliography"/>
      </w:pPr>
      <w:proofErr w:type="spellStart"/>
      <w:r w:rsidRPr="006B0287">
        <w:t>Kaartvedt</w:t>
      </w:r>
      <w:proofErr w:type="spellEnd"/>
      <w:r w:rsidRPr="006B0287">
        <w:t xml:space="preserve">, S., </w:t>
      </w:r>
      <w:proofErr w:type="spellStart"/>
      <w:r w:rsidRPr="006B0287">
        <w:t>Klevjer</w:t>
      </w:r>
      <w:proofErr w:type="spellEnd"/>
      <w:r w:rsidRPr="006B0287">
        <w:t xml:space="preserve">, T. A., Torgersen, T., </w:t>
      </w:r>
      <w:proofErr w:type="spellStart"/>
      <w:r w:rsidRPr="006B0287">
        <w:t>Sørnes</w:t>
      </w:r>
      <w:proofErr w:type="spellEnd"/>
      <w:r w:rsidRPr="006B0287">
        <w:t xml:space="preserve">, T. A., &amp; </w:t>
      </w:r>
      <w:proofErr w:type="spellStart"/>
      <w:r w:rsidRPr="006B0287">
        <w:t>Røstad</w:t>
      </w:r>
      <w:proofErr w:type="spellEnd"/>
      <w:r w:rsidRPr="006B0287">
        <w:t>, A. (2007). Diel vertical migration of individual jellyfish (</w:t>
      </w:r>
      <w:proofErr w:type="spellStart"/>
      <w:r w:rsidRPr="006B0287">
        <w:t>Periphylla</w:t>
      </w:r>
      <w:proofErr w:type="spellEnd"/>
      <w:r w:rsidRPr="006B0287">
        <w:t xml:space="preserve"> </w:t>
      </w:r>
      <w:proofErr w:type="spellStart"/>
      <w:r w:rsidRPr="006B0287">
        <w:t>periphylla</w:t>
      </w:r>
      <w:proofErr w:type="spellEnd"/>
      <w:r w:rsidRPr="006B0287">
        <w:t xml:space="preserve">). </w:t>
      </w:r>
      <w:r w:rsidRPr="006B0287">
        <w:rPr>
          <w:i/>
          <w:iCs/>
        </w:rPr>
        <w:t>Limnology and Oceanography</w:t>
      </w:r>
      <w:r w:rsidRPr="006B0287">
        <w:t xml:space="preserve">, </w:t>
      </w:r>
      <w:r w:rsidRPr="006B0287">
        <w:rPr>
          <w:i/>
          <w:iCs/>
        </w:rPr>
        <w:t>52</w:t>
      </w:r>
      <w:r w:rsidRPr="006B0287">
        <w:t>(3), 975–983. https://doi.org/10.4319/lo.2007.52.3.0975</w:t>
      </w:r>
    </w:p>
    <w:p w14:paraId="2971D7C0" w14:textId="77777777" w:rsidR="006B0287" w:rsidRPr="006B0287" w:rsidRDefault="006B0287" w:rsidP="006B0287">
      <w:pPr>
        <w:pStyle w:val="Bibliography"/>
      </w:pPr>
      <w:r w:rsidRPr="006B0287">
        <w:t xml:space="preserve">Keil, R. G., </w:t>
      </w:r>
      <w:proofErr w:type="spellStart"/>
      <w:r w:rsidRPr="006B0287">
        <w:t>Neibauer</w:t>
      </w:r>
      <w:proofErr w:type="spellEnd"/>
      <w:r w:rsidRPr="006B0287">
        <w:t xml:space="preserve">, J. A., &amp; </w:t>
      </w:r>
      <w:proofErr w:type="spellStart"/>
      <w:r w:rsidRPr="006B0287">
        <w:t>Devol</w:t>
      </w:r>
      <w:proofErr w:type="spellEnd"/>
      <w:r w:rsidRPr="006B0287">
        <w:t xml:space="preserve">, A. H. (2016). A multiproxy approach to understanding the “enhanced” flux of organic matter through the oxygen-deficient waters of the Arabian Sea. </w:t>
      </w:r>
      <w:proofErr w:type="spellStart"/>
      <w:r w:rsidRPr="006B0287">
        <w:rPr>
          <w:i/>
          <w:iCs/>
        </w:rPr>
        <w:t>Biogeosciences</w:t>
      </w:r>
      <w:proofErr w:type="spellEnd"/>
      <w:r w:rsidRPr="006B0287">
        <w:t xml:space="preserve">, </w:t>
      </w:r>
      <w:r w:rsidRPr="006B0287">
        <w:rPr>
          <w:i/>
          <w:iCs/>
        </w:rPr>
        <w:t>13</w:t>
      </w:r>
      <w:r w:rsidRPr="006B0287">
        <w:t>(7), 2077–2092. http://dx.doi.org/10.5194/bg-13-2077-2016</w:t>
      </w:r>
    </w:p>
    <w:p w14:paraId="0F6E9940" w14:textId="77777777" w:rsidR="006B0287" w:rsidRPr="006B0287" w:rsidRDefault="006B0287" w:rsidP="006B0287">
      <w:pPr>
        <w:pStyle w:val="Bibliography"/>
      </w:pPr>
      <w:proofErr w:type="spellStart"/>
      <w:r w:rsidRPr="006B0287">
        <w:t>Kiko</w:t>
      </w:r>
      <w:proofErr w:type="spellEnd"/>
      <w:r w:rsidRPr="006B0287">
        <w:t xml:space="preserve">, R., </w:t>
      </w:r>
      <w:proofErr w:type="spellStart"/>
      <w:r w:rsidRPr="006B0287">
        <w:t>Biastoch</w:t>
      </w:r>
      <w:proofErr w:type="spellEnd"/>
      <w:r w:rsidRPr="006B0287">
        <w:t xml:space="preserve">, A., Brandt, P., </w:t>
      </w:r>
      <w:proofErr w:type="spellStart"/>
      <w:r w:rsidRPr="006B0287">
        <w:t>Cravatte</w:t>
      </w:r>
      <w:proofErr w:type="spellEnd"/>
      <w:r w:rsidRPr="006B0287">
        <w:t xml:space="preserve">, S., </w:t>
      </w:r>
      <w:proofErr w:type="spellStart"/>
      <w:r w:rsidRPr="006B0287">
        <w:t>Hauss</w:t>
      </w:r>
      <w:proofErr w:type="spellEnd"/>
      <w:r w:rsidRPr="006B0287">
        <w:t xml:space="preserve">, H., </w:t>
      </w:r>
      <w:proofErr w:type="spellStart"/>
      <w:r w:rsidRPr="006B0287">
        <w:t>Hummels</w:t>
      </w:r>
      <w:proofErr w:type="spellEnd"/>
      <w:r w:rsidRPr="006B0287">
        <w:t xml:space="preserve">, R., et al. (2017). Biological and physical influences on marine snowfall at the equator. </w:t>
      </w:r>
      <w:r w:rsidRPr="006B0287">
        <w:rPr>
          <w:i/>
          <w:iCs/>
        </w:rPr>
        <w:t>Nature Geoscience</w:t>
      </w:r>
      <w:r w:rsidRPr="006B0287">
        <w:t xml:space="preserve">, </w:t>
      </w:r>
      <w:r w:rsidRPr="006B0287">
        <w:rPr>
          <w:i/>
          <w:iCs/>
        </w:rPr>
        <w:t>10</w:t>
      </w:r>
      <w:r w:rsidRPr="006B0287">
        <w:t>(11), 852–858. https://doi.org/10.1038/ngeo3042</w:t>
      </w:r>
    </w:p>
    <w:p w14:paraId="20F9DE14" w14:textId="77777777" w:rsidR="006B0287" w:rsidRPr="006B0287" w:rsidRDefault="006B0287" w:rsidP="006B0287">
      <w:pPr>
        <w:pStyle w:val="Bibliography"/>
      </w:pPr>
      <w:proofErr w:type="spellStart"/>
      <w:r w:rsidRPr="006B0287">
        <w:t>Kiko</w:t>
      </w:r>
      <w:proofErr w:type="spellEnd"/>
      <w:r w:rsidRPr="006B0287">
        <w:t xml:space="preserve">, R., Brandt, P., Christiansen, S., </w:t>
      </w:r>
      <w:proofErr w:type="spellStart"/>
      <w:r w:rsidRPr="006B0287">
        <w:t>Faustmann</w:t>
      </w:r>
      <w:proofErr w:type="spellEnd"/>
      <w:r w:rsidRPr="006B0287">
        <w:t xml:space="preserve">, J., </w:t>
      </w:r>
      <w:proofErr w:type="spellStart"/>
      <w:r w:rsidRPr="006B0287">
        <w:t>Kriest</w:t>
      </w:r>
      <w:proofErr w:type="spellEnd"/>
      <w:r w:rsidRPr="006B0287">
        <w:t xml:space="preserve">, I., Rodrigues, E., et al. (2020). Zooplankton-Mediated Fluxes in the Eastern Tropical North Atlantic. </w:t>
      </w:r>
      <w:r w:rsidRPr="006B0287">
        <w:rPr>
          <w:i/>
          <w:iCs/>
        </w:rPr>
        <w:t>Frontiers in Marine Science</w:t>
      </w:r>
      <w:r w:rsidRPr="006B0287">
        <w:t xml:space="preserve">, </w:t>
      </w:r>
      <w:r w:rsidRPr="006B0287">
        <w:rPr>
          <w:i/>
          <w:iCs/>
        </w:rPr>
        <w:t>7</w:t>
      </w:r>
      <w:r w:rsidRPr="006B0287">
        <w:t>. https://doi.org/10.3389/fmars.2020.00358</w:t>
      </w:r>
    </w:p>
    <w:p w14:paraId="2CC97717" w14:textId="77777777" w:rsidR="006B0287" w:rsidRPr="006B0287" w:rsidRDefault="006B0287" w:rsidP="006B0287">
      <w:pPr>
        <w:pStyle w:val="Bibliography"/>
      </w:pPr>
      <w:r w:rsidRPr="006B0287">
        <w:t xml:space="preserve">Kwon, E. Y., &amp; </w:t>
      </w:r>
      <w:proofErr w:type="spellStart"/>
      <w:r w:rsidRPr="006B0287">
        <w:t>Primeau</w:t>
      </w:r>
      <w:proofErr w:type="spellEnd"/>
      <w:r w:rsidRPr="006B0287">
        <w:t xml:space="preserve">, F. (2008). Optimization and sensitivity of a global biogeochemistry ocean model using combined in situ DIC, alkalinity, and phosphate data. </w:t>
      </w:r>
      <w:r w:rsidRPr="006B0287">
        <w:rPr>
          <w:i/>
          <w:iCs/>
        </w:rPr>
        <w:t>Journal of Geophysical Research: Oceans</w:t>
      </w:r>
      <w:r w:rsidRPr="006B0287">
        <w:t xml:space="preserve">, </w:t>
      </w:r>
      <w:r w:rsidRPr="006B0287">
        <w:rPr>
          <w:i/>
          <w:iCs/>
        </w:rPr>
        <w:t>113</w:t>
      </w:r>
      <w:r w:rsidRPr="006B0287">
        <w:t>(C8), C08011. https://doi.org/10.1029/2007JC004520</w:t>
      </w:r>
    </w:p>
    <w:p w14:paraId="47EA6E51" w14:textId="77777777" w:rsidR="006B0287" w:rsidRPr="006B0287" w:rsidRDefault="006B0287" w:rsidP="006B0287">
      <w:pPr>
        <w:pStyle w:val="Bibliography"/>
      </w:pPr>
      <w:r w:rsidRPr="006B0287">
        <w:t xml:space="preserve">Lam, P., &amp; </w:t>
      </w:r>
      <w:proofErr w:type="spellStart"/>
      <w:r w:rsidRPr="006B0287">
        <w:t>Kuypers</w:t>
      </w:r>
      <w:proofErr w:type="spellEnd"/>
      <w:r w:rsidRPr="006B0287">
        <w:t xml:space="preserve">, M. M. M. (2011). Microbial Nitrogen Cycling Processes in Oxygen Minimum Zones. </w:t>
      </w:r>
      <w:r w:rsidRPr="006B0287">
        <w:rPr>
          <w:i/>
          <w:iCs/>
        </w:rPr>
        <w:t>Annual Review of Marine Science</w:t>
      </w:r>
      <w:r w:rsidRPr="006B0287">
        <w:t xml:space="preserve">, </w:t>
      </w:r>
      <w:r w:rsidRPr="006B0287">
        <w:rPr>
          <w:i/>
          <w:iCs/>
        </w:rPr>
        <w:t>3</w:t>
      </w:r>
      <w:r w:rsidRPr="006B0287">
        <w:t>(1), 317–345. https://doi.org/10.1146/annurev-marine-120709-142814</w:t>
      </w:r>
    </w:p>
    <w:p w14:paraId="079705C7" w14:textId="77777777" w:rsidR="006B0287" w:rsidRPr="006B0287" w:rsidRDefault="006B0287" w:rsidP="006B0287">
      <w:pPr>
        <w:pStyle w:val="Bibliography"/>
      </w:pPr>
      <w:r w:rsidRPr="006B0287">
        <w:t xml:space="preserve">Lam, P. J., Heller, M. I., Lerner, P. E., Moffett, J. W., &amp; Buck, K. N. (2020). Unexpected Source and Transport of Iron from the Deep Peru Margin. </w:t>
      </w:r>
      <w:r w:rsidRPr="006B0287">
        <w:rPr>
          <w:i/>
          <w:iCs/>
        </w:rPr>
        <w:t>ACS Earth and Space Chemistry</w:t>
      </w:r>
      <w:r w:rsidRPr="006B0287">
        <w:t xml:space="preserve">, </w:t>
      </w:r>
      <w:r w:rsidRPr="006B0287">
        <w:rPr>
          <w:i/>
          <w:iCs/>
        </w:rPr>
        <w:t>4</w:t>
      </w:r>
      <w:r w:rsidRPr="006B0287">
        <w:t>(7), 977–992. https://doi.org/10.1021/acsearthspacechem.0c00066</w:t>
      </w:r>
    </w:p>
    <w:p w14:paraId="47C5496E" w14:textId="77777777" w:rsidR="006B0287" w:rsidRPr="006B0287" w:rsidRDefault="006B0287" w:rsidP="006B0287">
      <w:pPr>
        <w:pStyle w:val="Bibliography"/>
      </w:pPr>
      <w:r w:rsidRPr="006B0287">
        <w:t xml:space="preserve">Maas, A. E., </w:t>
      </w:r>
      <w:proofErr w:type="spellStart"/>
      <w:r w:rsidRPr="006B0287">
        <w:t>Frazar</w:t>
      </w:r>
      <w:proofErr w:type="spellEnd"/>
      <w:r w:rsidRPr="006B0287">
        <w:t xml:space="preserve">, S. L., Outram, D. M., Seibel, B. A., &amp; </w:t>
      </w:r>
      <w:proofErr w:type="spellStart"/>
      <w:r w:rsidRPr="006B0287">
        <w:t>Wishner</w:t>
      </w:r>
      <w:proofErr w:type="spellEnd"/>
      <w:r w:rsidRPr="006B0287">
        <w:t xml:space="preserve">, K. F. (2014). Fine-scale vertical distribution of macroplankton and micronekton in the Eastern Tropical North Pacific in association with an oxygen minimum zone. </w:t>
      </w:r>
      <w:r w:rsidRPr="006B0287">
        <w:rPr>
          <w:i/>
          <w:iCs/>
        </w:rPr>
        <w:t>Journal of Plankton Research</w:t>
      </w:r>
      <w:r w:rsidRPr="006B0287">
        <w:t xml:space="preserve">, </w:t>
      </w:r>
      <w:r w:rsidRPr="006B0287">
        <w:rPr>
          <w:i/>
          <w:iCs/>
        </w:rPr>
        <w:t>36</w:t>
      </w:r>
      <w:r w:rsidRPr="006B0287">
        <w:t>(6), 1557–1575. https://doi.org/10.1093/plankt/fbu077</w:t>
      </w:r>
    </w:p>
    <w:p w14:paraId="769EEC41" w14:textId="77777777" w:rsidR="006B0287" w:rsidRPr="006B0287" w:rsidRDefault="006B0287" w:rsidP="006B0287">
      <w:pPr>
        <w:pStyle w:val="Bibliography"/>
      </w:pPr>
      <w:r w:rsidRPr="006B0287">
        <w:t xml:space="preserve">McDonnell, A. M. P., &amp; </w:t>
      </w:r>
      <w:proofErr w:type="spellStart"/>
      <w:r w:rsidRPr="006B0287">
        <w:t>Buesseler</w:t>
      </w:r>
      <w:proofErr w:type="spellEnd"/>
      <w:r w:rsidRPr="006B0287">
        <w:t xml:space="preserve">, K. O. (2010). Variability in the average sinking velocity of marine particles. </w:t>
      </w:r>
      <w:r w:rsidRPr="006B0287">
        <w:rPr>
          <w:i/>
          <w:iCs/>
        </w:rPr>
        <w:t>Limnology and Oceanography</w:t>
      </w:r>
      <w:r w:rsidRPr="006B0287">
        <w:t xml:space="preserve">, </w:t>
      </w:r>
      <w:r w:rsidRPr="006B0287">
        <w:rPr>
          <w:i/>
          <w:iCs/>
        </w:rPr>
        <w:t>55</w:t>
      </w:r>
      <w:r w:rsidRPr="006B0287">
        <w:t>(5), 2085–2096. https://doi.org/10.4319/lo.2010.55.5.2085</w:t>
      </w:r>
    </w:p>
    <w:p w14:paraId="49DA7E03" w14:textId="77777777" w:rsidR="006B0287" w:rsidRPr="006B0287" w:rsidRDefault="006B0287" w:rsidP="006B0287">
      <w:pPr>
        <w:pStyle w:val="Bibliography"/>
      </w:pPr>
      <w:r w:rsidRPr="006B0287">
        <w:t xml:space="preserve">McDonnell, A. M. P., &amp; </w:t>
      </w:r>
      <w:proofErr w:type="spellStart"/>
      <w:r w:rsidRPr="006B0287">
        <w:t>Buesseler</w:t>
      </w:r>
      <w:proofErr w:type="spellEnd"/>
      <w:r w:rsidRPr="006B0287">
        <w:t xml:space="preserve">, K. O. (2012). A new method for the estimation of sinking particle fluxes from measurements of the particle size distribution, average sinking velocity, and carbon content. </w:t>
      </w:r>
      <w:r w:rsidRPr="006B0287">
        <w:rPr>
          <w:i/>
          <w:iCs/>
        </w:rPr>
        <w:t>Limnology and Oceanography: Methods</w:t>
      </w:r>
      <w:r w:rsidRPr="006B0287">
        <w:t xml:space="preserve">, </w:t>
      </w:r>
      <w:r w:rsidRPr="006B0287">
        <w:rPr>
          <w:i/>
          <w:iCs/>
        </w:rPr>
        <w:t>10</w:t>
      </w:r>
      <w:r w:rsidRPr="006B0287">
        <w:t>(5), 329–346. https://doi.org/10.4319/lom.2012.10.329</w:t>
      </w:r>
    </w:p>
    <w:p w14:paraId="5E21116E" w14:textId="77777777" w:rsidR="006B0287" w:rsidRPr="006B0287" w:rsidRDefault="006B0287" w:rsidP="006B0287">
      <w:pPr>
        <w:pStyle w:val="Bibliography"/>
      </w:pPr>
      <w:proofErr w:type="spellStart"/>
      <w:r w:rsidRPr="006B0287">
        <w:t>Neuer</w:t>
      </w:r>
      <w:proofErr w:type="spellEnd"/>
      <w:r w:rsidRPr="006B0287">
        <w:t xml:space="preserve">, S., Iversen, M., &amp; Fischer, G. (2014). The Ocean’s Biological Carbon pump as part of the global Carbon Cycle. </w:t>
      </w:r>
      <w:r w:rsidRPr="006B0287">
        <w:rPr>
          <w:i/>
          <w:iCs/>
        </w:rPr>
        <w:t>Limnology and Oceanography E-Lectures</w:t>
      </w:r>
      <w:r w:rsidRPr="006B0287">
        <w:t xml:space="preserve">, </w:t>
      </w:r>
      <w:r w:rsidRPr="006B0287">
        <w:rPr>
          <w:i/>
          <w:iCs/>
        </w:rPr>
        <w:t>4</w:t>
      </w:r>
      <w:r w:rsidRPr="006B0287">
        <w:t>(4), 1–51. https://doi.org/10.4319/lol.2014.sneuer.miversen.gfischer.9</w:t>
      </w:r>
    </w:p>
    <w:p w14:paraId="35A688B8" w14:textId="77777777" w:rsidR="006B0287" w:rsidRPr="006B0287" w:rsidRDefault="006B0287" w:rsidP="006B0287">
      <w:pPr>
        <w:pStyle w:val="Bibliography"/>
      </w:pPr>
      <w:proofErr w:type="spellStart"/>
      <w:r w:rsidRPr="006B0287">
        <w:t>Ooi</w:t>
      </w:r>
      <w:proofErr w:type="spellEnd"/>
      <w:r w:rsidRPr="006B0287">
        <w:t xml:space="preserve">, H. (2013, August 8). Where does the offset go in Poisson/negative binomial regression? Retrieved May 2, 2021, from </w:t>
      </w:r>
      <w:proofErr w:type="gramStart"/>
      <w:r w:rsidRPr="006B0287">
        <w:t>https://stats.stackexchange.com/questions/66791/where-does-the-offset-go-in-poisson-negative-binomial-regression</w:t>
      </w:r>
      <w:proofErr w:type="gramEnd"/>
    </w:p>
    <w:p w14:paraId="50D7D9ED" w14:textId="77777777" w:rsidR="006B0287" w:rsidRPr="006B0287" w:rsidRDefault="006B0287" w:rsidP="006B0287">
      <w:pPr>
        <w:pStyle w:val="Bibliography"/>
      </w:pPr>
      <w:r w:rsidRPr="006B0287">
        <w:t xml:space="preserve">Parris, D. J., Ganesh, S., </w:t>
      </w:r>
      <w:proofErr w:type="spellStart"/>
      <w:r w:rsidRPr="006B0287">
        <w:t>Edgcomb</w:t>
      </w:r>
      <w:proofErr w:type="spellEnd"/>
      <w:r w:rsidRPr="006B0287">
        <w:t xml:space="preserve">, V. P., DeLong, E. F., &amp; Stewart, F. J. (2014). Microbial eukaryote diversity in the marine oxygen minimum zone off northern Chile. </w:t>
      </w:r>
      <w:r w:rsidRPr="006B0287">
        <w:rPr>
          <w:i/>
          <w:iCs/>
        </w:rPr>
        <w:t>Frontiers in Microbiology</w:t>
      </w:r>
      <w:r w:rsidRPr="006B0287">
        <w:t xml:space="preserve">, </w:t>
      </w:r>
      <w:r w:rsidRPr="006B0287">
        <w:rPr>
          <w:i/>
          <w:iCs/>
        </w:rPr>
        <w:t>5</w:t>
      </w:r>
      <w:r w:rsidRPr="006B0287">
        <w:t>. https://doi.org/10.3389/fmicb.2014.00543</w:t>
      </w:r>
    </w:p>
    <w:p w14:paraId="03D04632" w14:textId="77777777" w:rsidR="006B0287" w:rsidRPr="006B0287" w:rsidRDefault="006B0287" w:rsidP="006B0287">
      <w:pPr>
        <w:pStyle w:val="Bibliography"/>
      </w:pPr>
      <w:proofErr w:type="spellStart"/>
      <w:r w:rsidRPr="006B0287">
        <w:t>Passow</w:t>
      </w:r>
      <w:proofErr w:type="spellEnd"/>
      <w:r w:rsidRPr="006B0287">
        <w:t xml:space="preserve">, U., &amp; Carlson, C. (2012). The biological pump in a high CO2 world. </w:t>
      </w:r>
      <w:r w:rsidRPr="006B0287">
        <w:rPr>
          <w:i/>
          <w:iCs/>
        </w:rPr>
        <w:t>Marine Ecology Progress Series</w:t>
      </w:r>
      <w:r w:rsidRPr="006B0287">
        <w:t xml:space="preserve">, </w:t>
      </w:r>
      <w:r w:rsidRPr="006B0287">
        <w:rPr>
          <w:i/>
          <w:iCs/>
        </w:rPr>
        <w:t>470</w:t>
      </w:r>
      <w:r w:rsidRPr="006B0287">
        <w:t>, 249–271. https://doi.org/10.3354/meps09985</w:t>
      </w:r>
    </w:p>
    <w:p w14:paraId="6821B19F" w14:textId="77777777" w:rsidR="006B0287" w:rsidRPr="006B0287" w:rsidRDefault="006B0287" w:rsidP="006B0287">
      <w:pPr>
        <w:pStyle w:val="Bibliography"/>
      </w:pPr>
      <w:r w:rsidRPr="006B0287">
        <w:t xml:space="preserve">Pavia, F. J., Anderson, R. F., Lam, P. J., Cael, B. B., </w:t>
      </w:r>
      <w:proofErr w:type="spellStart"/>
      <w:r w:rsidRPr="006B0287">
        <w:t>Vivancos</w:t>
      </w:r>
      <w:proofErr w:type="spellEnd"/>
      <w:r w:rsidRPr="006B0287">
        <w:t xml:space="preserve">, S. M., Fleisher, M. Q., et al. (2019). Shallow particulate organic carbon regeneration in the South Pacific Ocean. </w:t>
      </w:r>
      <w:r w:rsidRPr="006B0287">
        <w:rPr>
          <w:i/>
          <w:iCs/>
        </w:rPr>
        <w:t>Proceedings of the National Academy of Sciences</w:t>
      </w:r>
      <w:r w:rsidRPr="006B0287">
        <w:t xml:space="preserve">, </w:t>
      </w:r>
      <w:r w:rsidRPr="006B0287">
        <w:rPr>
          <w:i/>
          <w:iCs/>
        </w:rPr>
        <w:t>116</w:t>
      </w:r>
      <w:r w:rsidRPr="006B0287">
        <w:t>(20), 9753–9758. https://doi.org/10.1073/pnas.1901863116</w:t>
      </w:r>
    </w:p>
    <w:p w14:paraId="6FA80936" w14:textId="77777777" w:rsidR="006B0287" w:rsidRPr="006B0287" w:rsidRDefault="006B0287" w:rsidP="006B0287">
      <w:pPr>
        <w:pStyle w:val="Bibliography"/>
      </w:pPr>
      <w:r w:rsidRPr="006B0287">
        <w:t xml:space="preserve">Pennington, J. T., Mahoney, K. L., </w:t>
      </w:r>
      <w:proofErr w:type="spellStart"/>
      <w:r w:rsidRPr="006B0287">
        <w:t>Kuwahara</w:t>
      </w:r>
      <w:proofErr w:type="spellEnd"/>
      <w:r w:rsidRPr="006B0287">
        <w:t xml:space="preserve">, V. S., </w:t>
      </w:r>
      <w:proofErr w:type="spellStart"/>
      <w:r w:rsidRPr="006B0287">
        <w:t>Kolber</w:t>
      </w:r>
      <w:proofErr w:type="spellEnd"/>
      <w:r w:rsidRPr="006B0287">
        <w:t xml:space="preserve">, D. D., </w:t>
      </w:r>
      <w:proofErr w:type="spellStart"/>
      <w:r w:rsidRPr="006B0287">
        <w:t>Calienes</w:t>
      </w:r>
      <w:proofErr w:type="spellEnd"/>
      <w:r w:rsidRPr="006B0287">
        <w:t xml:space="preserve">, R., &amp; Chavez, F. P. (2006). Primary production in the eastern tropical Pacific: A review. </w:t>
      </w:r>
      <w:r w:rsidRPr="006B0287">
        <w:rPr>
          <w:i/>
          <w:iCs/>
        </w:rPr>
        <w:t>Progress in Oceanography</w:t>
      </w:r>
      <w:r w:rsidRPr="006B0287">
        <w:t xml:space="preserve">, </w:t>
      </w:r>
      <w:r w:rsidRPr="006B0287">
        <w:rPr>
          <w:i/>
          <w:iCs/>
        </w:rPr>
        <w:t>69</w:t>
      </w:r>
      <w:r w:rsidRPr="006B0287">
        <w:t>(2–4), 285–317. https://doi.org/10.1016/j.pocean.2006.03.012</w:t>
      </w:r>
    </w:p>
    <w:p w14:paraId="1C763E67" w14:textId="77777777" w:rsidR="006B0287" w:rsidRPr="006B0287" w:rsidRDefault="006B0287" w:rsidP="006B0287">
      <w:pPr>
        <w:pStyle w:val="Bibliography"/>
      </w:pPr>
      <w:r w:rsidRPr="006B0287">
        <w:t xml:space="preserve">Peterson, M. L., </w:t>
      </w:r>
      <w:proofErr w:type="spellStart"/>
      <w:r w:rsidRPr="006B0287">
        <w:t>Wakeham</w:t>
      </w:r>
      <w:proofErr w:type="spellEnd"/>
      <w:r w:rsidRPr="006B0287">
        <w:t xml:space="preserve">, S. G., Lee, C., </w:t>
      </w:r>
      <w:proofErr w:type="spellStart"/>
      <w:r w:rsidRPr="006B0287">
        <w:t>Askea</w:t>
      </w:r>
      <w:proofErr w:type="spellEnd"/>
      <w:r w:rsidRPr="006B0287">
        <w:t xml:space="preserve">, M. A., &amp; Miquel, J. C. (2005). Novel techniques for collection of sinking particles in the ocean and determining their settling rates. </w:t>
      </w:r>
      <w:r w:rsidRPr="006B0287">
        <w:rPr>
          <w:i/>
          <w:iCs/>
        </w:rPr>
        <w:t>Limnology and Oceanography: Methods</w:t>
      </w:r>
      <w:r w:rsidRPr="006B0287">
        <w:t xml:space="preserve">, </w:t>
      </w:r>
      <w:r w:rsidRPr="006B0287">
        <w:rPr>
          <w:i/>
          <w:iCs/>
        </w:rPr>
        <w:t>3</w:t>
      </w:r>
      <w:r w:rsidRPr="006B0287">
        <w:t>(12), 520–532. https://doi.org/10.4319/lom.2005.3.520</w:t>
      </w:r>
    </w:p>
    <w:p w14:paraId="7F44AA8A" w14:textId="77777777" w:rsidR="006B0287" w:rsidRPr="006B0287" w:rsidRDefault="006B0287" w:rsidP="006B0287">
      <w:pPr>
        <w:pStyle w:val="Bibliography"/>
      </w:pPr>
      <w:proofErr w:type="spellStart"/>
      <w:r w:rsidRPr="006B0287">
        <w:t>Picheral</w:t>
      </w:r>
      <w:proofErr w:type="spellEnd"/>
      <w:r w:rsidRPr="006B0287">
        <w:t xml:space="preserve">, M., </w:t>
      </w:r>
      <w:proofErr w:type="spellStart"/>
      <w:r w:rsidRPr="006B0287">
        <w:t>Guidi</w:t>
      </w:r>
      <w:proofErr w:type="spellEnd"/>
      <w:r w:rsidRPr="006B0287">
        <w:t xml:space="preserve">, L., </w:t>
      </w:r>
      <w:proofErr w:type="spellStart"/>
      <w:r w:rsidRPr="006B0287">
        <w:t>Stemmann</w:t>
      </w:r>
      <w:proofErr w:type="spellEnd"/>
      <w:r w:rsidRPr="006B0287">
        <w:t xml:space="preserve">, L., Karl, D. M., </w:t>
      </w:r>
      <w:proofErr w:type="spellStart"/>
      <w:r w:rsidRPr="006B0287">
        <w:t>Iddaoud</w:t>
      </w:r>
      <w:proofErr w:type="spellEnd"/>
      <w:r w:rsidRPr="006B0287">
        <w:t xml:space="preserve">, G., &amp; </w:t>
      </w:r>
      <w:proofErr w:type="spellStart"/>
      <w:r w:rsidRPr="006B0287">
        <w:t>Gorsky</w:t>
      </w:r>
      <w:proofErr w:type="spellEnd"/>
      <w:r w:rsidRPr="006B0287">
        <w:t xml:space="preserve">, G. (2010). The Underwater Vision Profiler 5: An advanced instrument for high spatial resolution studies of particle size spectra and zooplankton. </w:t>
      </w:r>
      <w:r w:rsidRPr="006B0287">
        <w:rPr>
          <w:i/>
          <w:iCs/>
        </w:rPr>
        <w:t>Limnology and Oceanography: Methods</w:t>
      </w:r>
      <w:r w:rsidRPr="006B0287">
        <w:t xml:space="preserve">, </w:t>
      </w:r>
      <w:r w:rsidRPr="006B0287">
        <w:rPr>
          <w:i/>
          <w:iCs/>
        </w:rPr>
        <w:t>8</w:t>
      </w:r>
      <w:r w:rsidRPr="006B0287">
        <w:t>(9), 462–473. https://doi.org/10.4319/lom.2010.8.462</w:t>
      </w:r>
    </w:p>
    <w:p w14:paraId="084F6806" w14:textId="77777777" w:rsidR="006B0287" w:rsidRPr="006B0287" w:rsidRDefault="006B0287" w:rsidP="006B0287">
      <w:pPr>
        <w:pStyle w:val="Bibliography"/>
      </w:pPr>
      <w:proofErr w:type="spellStart"/>
      <w:r w:rsidRPr="006B0287">
        <w:t>Picheral</w:t>
      </w:r>
      <w:proofErr w:type="spellEnd"/>
      <w:r w:rsidRPr="006B0287">
        <w:t xml:space="preserve">, M., Colin, S., &amp; </w:t>
      </w:r>
      <w:proofErr w:type="spellStart"/>
      <w:r w:rsidRPr="006B0287">
        <w:t>Irisson</w:t>
      </w:r>
      <w:proofErr w:type="spellEnd"/>
      <w:r w:rsidRPr="006B0287">
        <w:t xml:space="preserve">, J.-O. (2017). </w:t>
      </w:r>
      <w:proofErr w:type="spellStart"/>
      <w:r w:rsidRPr="006B0287">
        <w:rPr>
          <w:i/>
          <w:iCs/>
        </w:rPr>
        <w:t>EcoTaxa</w:t>
      </w:r>
      <w:proofErr w:type="spellEnd"/>
      <w:r w:rsidRPr="006B0287">
        <w:rPr>
          <w:i/>
          <w:iCs/>
        </w:rPr>
        <w:t>, a tool for the taxonomic classification of images.</w:t>
      </w:r>
      <w:r w:rsidRPr="006B0287">
        <w:t xml:space="preserve"> Retrieved from </w:t>
      </w:r>
      <w:proofErr w:type="gramStart"/>
      <w:r w:rsidRPr="006B0287">
        <w:t>http://ecotaxa.obs-vlfr.fr</w:t>
      </w:r>
      <w:proofErr w:type="gramEnd"/>
    </w:p>
    <w:p w14:paraId="69565344" w14:textId="77777777" w:rsidR="006B0287" w:rsidRPr="006B0287" w:rsidRDefault="006B0287" w:rsidP="006B0287">
      <w:pPr>
        <w:pStyle w:val="Bibliography"/>
      </w:pPr>
      <w:r w:rsidRPr="006B0287">
        <w:t xml:space="preserve">Rabindranath, A., </w:t>
      </w:r>
      <w:proofErr w:type="spellStart"/>
      <w:r w:rsidRPr="006B0287">
        <w:t>Daase</w:t>
      </w:r>
      <w:proofErr w:type="spellEnd"/>
      <w:r w:rsidRPr="006B0287">
        <w:t xml:space="preserve">, M., Falk-Petersen, S., </w:t>
      </w:r>
      <w:proofErr w:type="spellStart"/>
      <w:r w:rsidRPr="006B0287">
        <w:t>Wold</w:t>
      </w:r>
      <w:proofErr w:type="spellEnd"/>
      <w:r w:rsidRPr="006B0287">
        <w:t xml:space="preserve">, A., Wallace, M. I., Berge, J., &amp; Brierley, A. S. (2011). Seasonal and diel vertical migration of zooplankton in the High Arctic during the autumn midnight sun of 2008. </w:t>
      </w:r>
      <w:r w:rsidRPr="006B0287">
        <w:rPr>
          <w:i/>
          <w:iCs/>
        </w:rPr>
        <w:t>Marine Biodiversity</w:t>
      </w:r>
      <w:r w:rsidRPr="006B0287">
        <w:t xml:space="preserve">, </w:t>
      </w:r>
      <w:r w:rsidRPr="006B0287">
        <w:rPr>
          <w:i/>
          <w:iCs/>
        </w:rPr>
        <w:t>41</w:t>
      </w:r>
      <w:r w:rsidRPr="006B0287">
        <w:t>(3), 365–382. https://doi.org/10.1007/s12526-010-0067-7</w:t>
      </w:r>
    </w:p>
    <w:p w14:paraId="2FC55489" w14:textId="77777777" w:rsidR="006B0287" w:rsidRPr="006B0287" w:rsidRDefault="006B0287" w:rsidP="006B0287">
      <w:pPr>
        <w:pStyle w:val="Bibliography"/>
      </w:pPr>
      <w:r w:rsidRPr="006B0287">
        <w:t xml:space="preserve">Raven, M. R., Keil, R. G., &amp; Webb, S. M. (2021). Microbial sulfate reduction and organic sulfur formation in sinking marine particles. </w:t>
      </w:r>
      <w:r w:rsidRPr="006B0287">
        <w:rPr>
          <w:i/>
          <w:iCs/>
        </w:rPr>
        <w:t>Science</w:t>
      </w:r>
      <w:r w:rsidRPr="006B0287">
        <w:t xml:space="preserve">, </w:t>
      </w:r>
      <w:r w:rsidRPr="006B0287">
        <w:rPr>
          <w:i/>
          <w:iCs/>
        </w:rPr>
        <w:t>371</w:t>
      </w:r>
      <w:r w:rsidRPr="006B0287">
        <w:t>(6525), 178–181. https://doi.org/10.1126/science.abc6035</w:t>
      </w:r>
    </w:p>
    <w:p w14:paraId="4048D6C6" w14:textId="77777777" w:rsidR="006B0287" w:rsidRPr="006B0287" w:rsidRDefault="006B0287" w:rsidP="006B0287">
      <w:pPr>
        <w:pStyle w:val="Bibliography"/>
      </w:pPr>
      <w:proofErr w:type="spellStart"/>
      <w:r w:rsidRPr="006B0287">
        <w:t>Riquelme-Bugueño</w:t>
      </w:r>
      <w:proofErr w:type="spellEnd"/>
      <w:r w:rsidRPr="006B0287">
        <w:t xml:space="preserve">, R., Pérez-Santos, I., </w:t>
      </w:r>
      <w:proofErr w:type="spellStart"/>
      <w:r w:rsidRPr="006B0287">
        <w:t>Alegría</w:t>
      </w:r>
      <w:proofErr w:type="spellEnd"/>
      <w:r w:rsidRPr="006B0287">
        <w:t xml:space="preserve">, N., Vargas, C. A., Urbina, M. A., &amp; </w:t>
      </w:r>
      <w:proofErr w:type="spellStart"/>
      <w:r w:rsidRPr="006B0287">
        <w:t>Escribano</w:t>
      </w:r>
      <w:proofErr w:type="spellEnd"/>
      <w:r w:rsidRPr="006B0287">
        <w:t xml:space="preserve">, R. (2020). Diel vertical migration into anoxic and high- p CO 2 waters: acoustic and net-based krill observations in the Humboldt Current. </w:t>
      </w:r>
      <w:r w:rsidRPr="006B0287">
        <w:rPr>
          <w:i/>
          <w:iCs/>
        </w:rPr>
        <w:t>Scientific Reports</w:t>
      </w:r>
      <w:r w:rsidRPr="006B0287">
        <w:t xml:space="preserve">, </w:t>
      </w:r>
      <w:r w:rsidRPr="006B0287">
        <w:rPr>
          <w:i/>
          <w:iCs/>
        </w:rPr>
        <w:t>10</w:t>
      </w:r>
      <w:r w:rsidRPr="006B0287">
        <w:t>(1), 17181. https://doi.org/10.1038/s41598-020-73702-z</w:t>
      </w:r>
    </w:p>
    <w:p w14:paraId="45643CF3" w14:textId="77777777" w:rsidR="006B0287" w:rsidRPr="006B0287" w:rsidRDefault="006B0287" w:rsidP="006B0287">
      <w:pPr>
        <w:pStyle w:val="Bibliography"/>
      </w:pPr>
      <w:proofErr w:type="spellStart"/>
      <w:r w:rsidRPr="006B0287">
        <w:t>Roullier</w:t>
      </w:r>
      <w:proofErr w:type="spellEnd"/>
      <w:r w:rsidRPr="006B0287">
        <w:t xml:space="preserve">, F., </w:t>
      </w:r>
      <w:proofErr w:type="spellStart"/>
      <w:r w:rsidRPr="006B0287">
        <w:t>Berline</w:t>
      </w:r>
      <w:proofErr w:type="spellEnd"/>
      <w:r w:rsidRPr="006B0287">
        <w:t xml:space="preserve">, L., </w:t>
      </w:r>
      <w:proofErr w:type="spellStart"/>
      <w:r w:rsidRPr="006B0287">
        <w:t>Guidi</w:t>
      </w:r>
      <w:proofErr w:type="spellEnd"/>
      <w:r w:rsidRPr="006B0287">
        <w:t xml:space="preserve">, L., </w:t>
      </w:r>
      <w:proofErr w:type="spellStart"/>
      <w:r w:rsidRPr="006B0287">
        <w:t>Durrieu</w:t>
      </w:r>
      <w:proofErr w:type="spellEnd"/>
      <w:r w:rsidRPr="006B0287">
        <w:t xml:space="preserve"> De </w:t>
      </w:r>
      <w:proofErr w:type="spellStart"/>
      <w:r w:rsidRPr="006B0287">
        <w:t>Madron</w:t>
      </w:r>
      <w:proofErr w:type="spellEnd"/>
      <w:r w:rsidRPr="006B0287">
        <w:t xml:space="preserve">, X., </w:t>
      </w:r>
      <w:proofErr w:type="spellStart"/>
      <w:r w:rsidRPr="006B0287">
        <w:t>Picheral</w:t>
      </w:r>
      <w:proofErr w:type="spellEnd"/>
      <w:r w:rsidRPr="006B0287">
        <w:t xml:space="preserve">, M., </w:t>
      </w:r>
      <w:proofErr w:type="spellStart"/>
      <w:r w:rsidRPr="006B0287">
        <w:t>Sciandra</w:t>
      </w:r>
      <w:proofErr w:type="spellEnd"/>
      <w:r w:rsidRPr="006B0287">
        <w:t xml:space="preserve">, A., et al. (2014). Particle size distribution and estimated carbon flux across the Arabian Sea oxygen minimum zone. </w:t>
      </w:r>
      <w:proofErr w:type="spellStart"/>
      <w:r w:rsidRPr="006B0287">
        <w:rPr>
          <w:i/>
          <w:iCs/>
        </w:rPr>
        <w:t>Biogeosciences</w:t>
      </w:r>
      <w:proofErr w:type="spellEnd"/>
      <w:r w:rsidRPr="006B0287">
        <w:t xml:space="preserve">, </w:t>
      </w:r>
      <w:r w:rsidRPr="006B0287">
        <w:rPr>
          <w:i/>
          <w:iCs/>
        </w:rPr>
        <w:t>11</w:t>
      </w:r>
      <w:r w:rsidRPr="006B0287">
        <w:t>(16), 4541–4557. https://doi.org/10.5194/bg-11-4541-2014</w:t>
      </w:r>
    </w:p>
    <w:p w14:paraId="31831A02" w14:textId="77777777" w:rsidR="006B0287" w:rsidRPr="006B0287" w:rsidRDefault="006B0287" w:rsidP="006B0287">
      <w:pPr>
        <w:pStyle w:val="Bibliography"/>
      </w:pPr>
      <w:proofErr w:type="spellStart"/>
      <w:r w:rsidRPr="006B0287">
        <w:t>Sainmont</w:t>
      </w:r>
      <w:proofErr w:type="spellEnd"/>
      <w:r w:rsidRPr="006B0287">
        <w:t xml:space="preserve">, J., </w:t>
      </w:r>
      <w:proofErr w:type="spellStart"/>
      <w:r w:rsidRPr="006B0287">
        <w:t>Gislason</w:t>
      </w:r>
      <w:proofErr w:type="spellEnd"/>
      <w:r w:rsidRPr="006B0287">
        <w:t xml:space="preserve">, A., </w:t>
      </w:r>
      <w:proofErr w:type="spellStart"/>
      <w:r w:rsidRPr="006B0287">
        <w:t>Heuschele</w:t>
      </w:r>
      <w:proofErr w:type="spellEnd"/>
      <w:r w:rsidRPr="006B0287">
        <w:t xml:space="preserve">, J., Webster, C. N., </w:t>
      </w:r>
      <w:proofErr w:type="spellStart"/>
      <w:r w:rsidRPr="006B0287">
        <w:t>Sylvander</w:t>
      </w:r>
      <w:proofErr w:type="spellEnd"/>
      <w:r w:rsidRPr="006B0287">
        <w:t xml:space="preserve">, P., Wang, M., &amp; </w:t>
      </w:r>
      <w:proofErr w:type="spellStart"/>
      <w:r w:rsidRPr="006B0287">
        <w:t>Varpe</w:t>
      </w:r>
      <w:proofErr w:type="spellEnd"/>
      <w:r w:rsidRPr="006B0287">
        <w:t xml:space="preserve">, Ø. (2014). Inter- and intra-specific diurnal habitat selection of zooplankton during the spring bloom observed by Video Plankton Recorder. </w:t>
      </w:r>
      <w:r w:rsidRPr="006B0287">
        <w:rPr>
          <w:i/>
          <w:iCs/>
        </w:rPr>
        <w:t>Marine Biology</w:t>
      </w:r>
      <w:r w:rsidRPr="006B0287">
        <w:t xml:space="preserve">, </w:t>
      </w:r>
      <w:r w:rsidRPr="006B0287">
        <w:rPr>
          <w:i/>
          <w:iCs/>
        </w:rPr>
        <w:t>161</w:t>
      </w:r>
      <w:r w:rsidRPr="006B0287">
        <w:t>(8), 1931–1941. https://doi.org/10.1007/s00227-014-2475-x</w:t>
      </w:r>
    </w:p>
    <w:p w14:paraId="0D898F81" w14:textId="77777777" w:rsidR="006B0287" w:rsidRPr="006B0287" w:rsidRDefault="006B0287" w:rsidP="006B0287">
      <w:pPr>
        <w:pStyle w:val="Bibliography"/>
      </w:pPr>
      <w:r w:rsidRPr="006B0287">
        <w:t xml:space="preserve">Saunders, J. K., </w:t>
      </w:r>
      <w:proofErr w:type="spellStart"/>
      <w:r w:rsidRPr="006B0287">
        <w:t>Fuchsman</w:t>
      </w:r>
      <w:proofErr w:type="spellEnd"/>
      <w:r w:rsidRPr="006B0287">
        <w:t xml:space="preserve">, C. A., McKay, C., &amp; </w:t>
      </w:r>
      <w:proofErr w:type="spellStart"/>
      <w:r w:rsidRPr="006B0287">
        <w:t>Rocap</w:t>
      </w:r>
      <w:proofErr w:type="spellEnd"/>
      <w:r w:rsidRPr="006B0287">
        <w:t xml:space="preserve">, G. (2019). Complete arsenic-based respiratory cycle in the marine microbial communities of pelagic oxygen-deficient zones. </w:t>
      </w:r>
      <w:r w:rsidRPr="006B0287">
        <w:rPr>
          <w:i/>
          <w:iCs/>
        </w:rPr>
        <w:t>Proceedings of the National Academy of Sciences</w:t>
      </w:r>
      <w:r w:rsidRPr="006B0287">
        <w:t xml:space="preserve">, </w:t>
      </w:r>
      <w:r w:rsidRPr="006B0287">
        <w:rPr>
          <w:i/>
          <w:iCs/>
        </w:rPr>
        <w:t>116</w:t>
      </w:r>
      <w:r w:rsidRPr="006B0287">
        <w:t>(20), 9925–9930. https://doi.org/10.1073/pnas.1818349116</w:t>
      </w:r>
    </w:p>
    <w:p w14:paraId="7152F3FE" w14:textId="77777777" w:rsidR="006B0287" w:rsidRPr="006B0287" w:rsidRDefault="006B0287" w:rsidP="006B0287">
      <w:pPr>
        <w:pStyle w:val="Bibliography"/>
      </w:pPr>
      <w:proofErr w:type="spellStart"/>
      <w:r w:rsidRPr="006B0287">
        <w:t>Schmidtko</w:t>
      </w:r>
      <w:proofErr w:type="spellEnd"/>
      <w:r w:rsidRPr="006B0287">
        <w:t xml:space="preserve">, S., </w:t>
      </w:r>
      <w:proofErr w:type="spellStart"/>
      <w:r w:rsidRPr="006B0287">
        <w:t>Stramma</w:t>
      </w:r>
      <w:proofErr w:type="spellEnd"/>
      <w:r w:rsidRPr="006B0287">
        <w:t xml:space="preserve">, L., &amp; </w:t>
      </w:r>
      <w:proofErr w:type="spellStart"/>
      <w:r w:rsidRPr="006B0287">
        <w:t>Visbeck</w:t>
      </w:r>
      <w:proofErr w:type="spellEnd"/>
      <w:r w:rsidRPr="006B0287">
        <w:t xml:space="preserve">, M. (2017). Decline in global oceanic oxygen content during the past five decades. </w:t>
      </w:r>
      <w:r w:rsidRPr="006B0287">
        <w:rPr>
          <w:i/>
          <w:iCs/>
        </w:rPr>
        <w:t>Nature</w:t>
      </w:r>
      <w:r w:rsidRPr="006B0287">
        <w:t xml:space="preserve">, </w:t>
      </w:r>
      <w:r w:rsidRPr="006B0287">
        <w:rPr>
          <w:i/>
          <w:iCs/>
        </w:rPr>
        <w:t>542</w:t>
      </w:r>
      <w:r w:rsidRPr="006B0287">
        <w:t>(7641), 335–341. https://doi.org/10.1038/nature21399</w:t>
      </w:r>
    </w:p>
    <w:p w14:paraId="166756F4" w14:textId="77777777" w:rsidR="006B0287" w:rsidRPr="006B0287" w:rsidRDefault="006B0287" w:rsidP="006B0287">
      <w:pPr>
        <w:pStyle w:val="Bibliography"/>
      </w:pPr>
      <w:r w:rsidRPr="006B0287">
        <w:t xml:space="preserve">Siegel, D. A., </w:t>
      </w:r>
      <w:proofErr w:type="spellStart"/>
      <w:r w:rsidRPr="006B0287">
        <w:t>Buesseler</w:t>
      </w:r>
      <w:proofErr w:type="spellEnd"/>
      <w:r w:rsidRPr="006B0287">
        <w:t xml:space="preserve">, K. O., </w:t>
      </w:r>
      <w:proofErr w:type="spellStart"/>
      <w:r w:rsidRPr="006B0287">
        <w:t>Behrenfeld</w:t>
      </w:r>
      <w:proofErr w:type="spellEnd"/>
      <w:r w:rsidRPr="006B0287">
        <w:t xml:space="preserve">, M. J., Benitez-Nelson, C. R., Boss, E., Brzezinski, M. A., et al. (2016). Prediction of the Export and Fate of Global Ocean Net Primary Production: The EXPORTS Science Plan. </w:t>
      </w:r>
      <w:r w:rsidRPr="006B0287">
        <w:rPr>
          <w:i/>
          <w:iCs/>
        </w:rPr>
        <w:t>Frontiers in Marine Science</w:t>
      </w:r>
      <w:r w:rsidRPr="006B0287">
        <w:t xml:space="preserve">, </w:t>
      </w:r>
      <w:r w:rsidRPr="006B0287">
        <w:rPr>
          <w:i/>
          <w:iCs/>
        </w:rPr>
        <w:t>3</w:t>
      </w:r>
      <w:r w:rsidRPr="006B0287">
        <w:t>. https://doi.org/10.3389/fmars.2016.00022</w:t>
      </w:r>
    </w:p>
    <w:p w14:paraId="157F95E6" w14:textId="77777777" w:rsidR="006B0287" w:rsidRPr="006B0287" w:rsidRDefault="006B0287" w:rsidP="006B0287">
      <w:pPr>
        <w:pStyle w:val="Bibliography"/>
      </w:pPr>
      <w:r w:rsidRPr="006B0287">
        <w:t xml:space="preserve">Simon, M., </w:t>
      </w:r>
      <w:proofErr w:type="spellStart"/>
      <w:r w:rsidRPr="006B0287">
        <w:t>Grossart</w:t>
      </w:r>
      <w:proofErr w:type="spellEnd"/>
      <w:r w:rsidRPr="006B0287">
        <w:t xml:space="preserve">, H., Schweitzer, B., &amp; </w:t>
      </w:r>
      <w:proofErr w:type="spellStart"/>
      <w:r w:rsidRPr="006B0287">
        <w:t>Ploug</w:t>
      </w:r>
      <w:proofErr w:type="spellEnd"/>
      <w:r w:rsidRPr="006B0287">
        <w:t xml:space="preserve">, H. (2002). Microbial ecology of organic aggregates in aquatic ecosystems. </w:t>
      </w:r>
      <w:r w:rsidRPr="006B0287">
        <w:rPr>
          <w:i/>
          <w:iCs/>
        </w:rPr>
        <w:t>Aquatic Microbial Ecology</w:t>
      </w:r>
      <w:r w:rsidRPr="006B0287">
        <w:t xml:space="preserve">, </w:t>
      </w:r>
      <w:r w:rsidRPr="006B0287">
        <w:rPr>
          <w:i/>
          <w:iCs/>
        </w:rPr>
        <w:t>28</w:t>
      </w:r>
      <w:r w:rsidRPr="006B0287">
        <w:t>(2), 175–211. https://doi.org/10.3354/ame028175</w:t>
      </w:r>
    </w:p>
    <w:p w14:paraId="5AA6686D" w14:textId="77777777" w:rsidR="006B0287" w:rsidRPr="006B0287" w:rsidRDefault="006B0287" w:rsidP="006B0287">
      <w:pPr>
        <w:pStyle w:val="Bibliography"/>
      </w:pPr>
      <w:r w:rsidRPr="006B0287">
        <w:t xml:space="preserve">Steinberg, D. K., &amp; Landry, M. R. (2017). Zooplankton and the Ocean Carbon Cycle. </w:t>
      </w:r>
      <w:r w:rsidRPr="006B0287">
        <w:rPr>
          <w:i/>
          <w:iCs/>
        </w:rPr>
        <w:t>Annual Review of Marine Science</w:t>
      </w:r>
      <w:r w:rsidRPr="006B0287">
        <w:t xml:space="preserve">, </w:t>
      </w:r>
      <w:r w:rsidRPr="006B0287">
        <w:rPr>
          <w:i/>
          <w:iCs/>
        </w:rPr>
        <w:t>9</w:t>
      </w:r>
      <w:r w:rsidRPr="006B0287">
        <w:t>, 413–444. https://doi.org/10.1146/annurev-marine-010814-015924</w:t>
      </w:r>
    </w:p>
    <w:p w14:paraId="3D010F90" w14:textId="77777777" w:rsidR="006B0287" w:rsidRPr="006B0287" w:rsidRDefault="006B0287" w:rsidP="006B0287">
      <w:pPr>
        <w:pStyle w:val="Bibliography"/>
      </w:pPr>
      <w:r w:rsidRPr="006B0287">
        <w:t xml:space="preserve">Steinberg, D. K., Carlson, C. A., Bates, N. R., </w:t>
      </w:r>
      <w:proofErr w:type="spellStart"/>
      <w:r w:rsidRPr="006B0287">
        <w:t>Goldthwait</w:t>
      </w:r>
      <w:proofErr w:type="spellEnd"/>
      <w:r w:rsidRPr="006B0287">
        <w:t xml:space="preserve">, S. A., </w:t>
      </w:r>
      <w:proofErr w:type="spellStart"/>
      <w:r w:rsidRPr="006B0287">
        <w:t>Madin</w:t>
      </w:r>
      <w:proofErr w:type="spellEnd"/>
      <w:r w:rsidRPr="006B0287">
        <w:t xml:space="preserve">, L. P., &amp; Michaels, A. F. (2000). Zooplankton vertical migration and the active transport of dissolved organic and inorganic carbon in the Sargasso Sea. </w:t>
      </w:r>
      <w:r w:rsidRPr="006B0287">
        <w:rPr>
          <w:i/>
          <w:iCs/>
        </w:rPr>
        <w:t>Deep Sea Research Part I: Oceanographic Research Papers</w:t>
      </w:r>
      <w:r w:rsidRPr="006B0287">
        <w:t xml:space="preserve">, </w:t>
      </w:r>
      <w:r w:rsidRPr="006B0287">
        <w:rPr>
          <w:i/>
          <w:iCs/>
        </w:rPr>
        <w:t>47</w:t>
      </w:r>
      <w:r w:rsidRPr="006B0287">
        <w:t>(1), 137–158. https://doi.org/10.1016/S0967-0637(99)00052-7</w:t>
      </w:r>
    </w:p>
    <w:p w14:paraId="6CBEEBB7" w14:textId="77777777" w:rsidR="006B0287" w:rsidRPr="006B0287" w:rsidRDefault="006B0287" w:rsidP="006B0287">
      <w:pPr>
        <w:pStyle w:val="Bibliography"/>
      </w:pPr>
      <w:proofErr w:type="spellStart"/>
      <w:r w:rsidRPr="006B0287">
        <w:t>Stramma</w:t>
      </w:r>
      <w:proofErr w:type="spellEnd"/>
      <w:r w:rsidRPr="006B0287">
        <w:t xml:space="preserve">, L., Johnson, G. C., </w:t>
      </w:r>
      <w:proofErr w:type="spellStart"/>
      <w:r w:rsidRPr="006B0287">
        <w:t>Sprintall</w:t>
      </w:r>
      <w:proofErr w:type="spellEnd"/>
      <w:r w:rsidRPr="006B0287">
        <w:t xml:space="preserve">, J., &amp; </w:t>
      </w:r>
      <w:proofErr w:type="spellStart"/>
      <w:r w:rsidRPr="006B0287">
        <w:t>Mohrholz</w:t>
      </w:r>
      <w:proofErr w:type="spellEnd"/>
      <w:r w:rsidRPr="006B0287">
        <w:t xml:space="preserve">, V. (2008). Expanding Oxygen-Minimum Zones in the Tropical Oceans. </w:t>
      </w:r>
      <w:r w:rsidRPr="006B0287">
        <w:rPr>
          <w:i/>
          <w:iCs/>
        </w:rPr>
        <w:t>Science</w:t>
      </w:r>
      <w:r w:rsidRPr="006B0287">
        <w:t xml:space="preserve">, </w:t>
      </w:r>
      <w:r w:rsidRPr="006B0287">
        <w:rPr>
          <w:i/>
          <w:iCs/>
        </w:rPr>
        <w:t>320</w:t>
      </w:r>
      <w:r w:rsidRPr="006B0287">
        <w:t>(5876), 655–658. https://doi.org/10.1126/science.1153847</w:t>
      </w:r>
    </w:p>
    <w:p w14:paraId="7365B49A" w14:textId="77777777" w:rsidR="006B0287" w:rsidRPr="006B0287" w:rsidRDefault="006B0287" w:rsidP="006B0287">
      <w:pPr>
        <w:pStyle w:val="Bibliography"/>
      </w:pPr>
      <w:proofErr w:type="spellStart"/>
      <w:r w:rsidRPr="006B0287">
        <w:t>Stukel</w:t>
      </w:r>
      <w:proofErr w:type="spellEnd"/>
      <w:r w:rsidRPr="006B0287">
        <w:t xml:space="preserve">, M. R., </w:t>
      </w:r>
      <w:proofErr w:type="spellStart"/>
      <w:r w:rsidRPr="006B0287">
        <w:t>Décima</w:t>
      </w:r>
      <w:proofErr w:type="spellEnd"/>
      <w:r w:rsidRPr="006B0287">
        <w:t xml:space="preserve">, M., Landry, M. R., &amp; </w:t>
      </w:r>
      <w:proofErr w:type="spellStart"/>
      <w:r w:rsidRPr="006B0287">
        <w:t>Selph</w:t>
      </w:r>
      <w:proofErr w:type="spellEnd"/>
      <w:r w:rsidRPr="006B0287">
        <w:t xml:space="preserve">, K. E. (2018). Nitrogen and Isotope Flows Through the Costa Rica Dome Upwelling Ecosystem: The Crucial Mesozooplankton Role in Export Flux. </w:t>
      </w:r>
      <w:r w:rsidRPr="006B0287">
        <w:rPr>
          <w:i/>
          <w:iCs/>
        </w:rPr>
        <w:t>Global Biogeochemical Cycles</w:t>
      </w:r>
      <w:r w:rsidRPr="006B0287">
        <w:t xml:space="preserve">, </w:t>
      </w:r>
      <w:r w:rsidRPr="006B0287">
        <w:rPr>
          <w:i/>
          <w:iCs/>
        </w:rPr>
        <w:t>32</w:t>
      </w:r>
      <w:r w:rsidRPr="006B0287">
        <w:t>(12), 1815–1832. https://doi.org/10.1029/2018GB005968</w:t>
      </w:r>
    </w:p>
    <w:p w14:paraId="1FCE7228" w14:textId="77777777" w:rsidR="006B0287" w:rsidRPr="006B0287" w:rsidRDefault="006B0287" w:rsidP="006B0287">
      <w:pPr>
        <w:pStyle w:val="Bibliography"/>
      </w:pPr>
      <w:proofErr w:type="spellStart"/>
      <w:r w:rsidRPr="006B0287">
        <w:t>Stukel</w:t>
      </w:r>
      <w:proofErr w:type="spellEnd"/>
      <w:r w:rsidRPr="006B0287">
        <w:t xml:space="preserve">, M. R., </w:t>
      </w:r>
      <w:proofErr w:type="spellStart"/>
      <w:r w:rsidRPr="006B0287">
        <w:t>Ohman</w:t>
      </w:r>
      <w:proofErr w:type="spellEnd"/>
      <w:r w:rsidRPr="006B0287">
        <w:t xml:space="preserve">, M. D., Kelly, T. B., &amp; </w:t>
      </w:r>
      <w:proofErr w:type="spellStart"/>
      <w:r w:rsidRPr="006B0287">
        <w:t>Biard</w:t>
      </w:r>
      <w:proofErr w:type="spellEnd"/>
      <w:r w:rsidRPr="006B0287">
        <w:t xml:space="preserve">, T. (2019). The Roles of Suspension-Feeding and Flux-Feeding Zooplankton as Gatekeepers of Particle Flux </w:t>
      </w:r>
      <w:proofErr w:type="gramStart"/>
      <w:r w:rsidRPr="006B0287">
        <w:t>Into</w:t>
      </w:r>
      <w:proofErr w:type="gramEnd"/>
      <w:r w:rsidRPr="006B0287">
        <w:t xml:space="preserve"> the Mesopelagic Ocean in the Northeast Pacific. </w:t>
      </w:r>
      <w:r w:rsidRPr="006B0287">
        <w:rPr>
          <w:i/>
          <w:iCs/>
        </w:rPr>
        <w:t>Frontiers in Marine Science</w:t>
      </w:r>
      <w:r w:rsidRPr="006B0287">
        <w:t xml:space="preserve">, </w:t>
      </w:r>
      <w:r w:rsidRPr="006B0287">
        <w:rPr>
          <w:i/>
          <w:iCs/>
        </w:rPr>
        <w:t>6</w:t>
      </w:r>
      <w:r w:rsidRPr="006B0287">
        <w:t>. https://doi.org/10.3389/fmars.2019.00397</w:t>
      </w:r>
    </w:p>
    <w:p w14:paraId="4DFE25E6" w14:textId="77777777" w:rsidR="006B0287" w:rsidRPr="006B0287" w:rsidRDefault="006B0287" w:rsidP="006B0287">
      <w:pPr>
        <w:pStyle w:val="Bibliography"/>
      </w:pPr>
      <w:proofErr w:type="spellStart"/>
      <w:r w:rsidRPr="006B0287">
        <w:t>Tiano</w:t>
      </w:r>
      <w:proofErr w:type="spellEnd"/>
      <w:r w:rsidRPr="006B0287">
        <w:t xml:space="preserve">, L., Garcia-Robledo, E., Dalsgaard, T., </w:t>
      </w:r>
      <w:proofErr w:type="spellStart"/>
      <w:r w:rsidRPr="006B0287">
        <w:t>Devol</w:t>
      </w:r>
      <w:proofErr w:type="spellEnd"/>
      <w:r w:rsidRPr="006B0287">
        <w:t xml:space="preserve">, A. H., Ward, B. B., Ulloa, O., et al. (2014). Oxygen distribution and aerobic respiration in the north and south eastern tropical Pacific oxygen minimum zones. </w:t>
      </w:r>
      <w:r w:rsidRPr="006B0287">
        <w:rPr>
          <w:i/>
          <w:iCs/>
        </w:rPr>
        <w:t>Deep Sea Research Part I: Oceanographic Research Papers</w:t>
      </w:r>
      <w:r w:rsidRPr="006B0287">
        <w:t xml:space="preserve">, </w:t>
      </w:r>
      <w:r w:rsidRPr="006B0287">
        <w:rPr>
          <w:i/>
          <w:iCs/>
        </w:rPr>
        <w:t>94</w:t>
      </w:r>
      <w:r w:rsidRPr="006B0287">
        <w:t>, 173–183. https://doi.org/10.1016/j.dsr.2014.10.001</w:t>
      </w:r>
    </w:p>
    <w:p w14:paraId="2A00B954" w14:textId="77777777" w:rsidR="006B0287" w:rsidRPr="006B0287" w:rsidRDefault="006B0287" w:rsidP="006B0287">
      <w:pPr>
        <w:pStyle w:val="Bibliography"/>
      </w:pPr>
      <w:r w:rsidRPr="006B0287">
        <w:t xml:space="preserve">Turner, J. T. (2015). Zooplankton fecal pellets, marine snow, </w:t>
      </w:r>
      <w:proofErr w:type="spellStart"/>
      <w:r w:rsidRPr="006B0287">
        <w:t>phytodetritus</w:t>
      </w:r>
      <w:proofErr w:type="spellEnd"/>
      <w:r w:rsidRPr="006B0287">
        <w:t xml:space="preserve"> and the ocean’s biological pump. </w:t>
      </w:r>
      <w:r w:rsidRPr="006B0287">
        <w:rPr>
          <w:i/>
          <w:iCs/>
        </w:rPr>
        <w:t>Progress in Oceanography</w:t>
      </w:r>
      <w:r w:rsidRPr="006B0287">
        <w:t xml:space="preserve">, </w:t>
      </w:r>
      <w:r w:rsidRPr="006B0287">
        <w:rPr>
          <w:i/>
          <w:iCs/>
        </w:rPr>
        <w:t>130</w:t>
      </w:r>
      <w:r w:rsidRPr="006B0287">
        <w:t>, 205–248. https://doi.org/10.1016/j.pocean.2014.08.005</w:t>
      </w:r>
    </w:p>
    <w:p w14:paraId="78D29E02" w14:textId="77777777" w:rsidR="006B0287" w:rsidRPr="006B0287" w:rsidRDefault="006B0287" w:rsidP="006B0287">
      <w:pPr>
        <w:pStyle w:val="Bibliography"/>
      </w:pPr>
      <w:r w:rsidRPr="006B0287">
        <w:t xml:space="preserve">Van </w:t>
      </w:r>
      <w:proofErr w:type="spellStart"/>
      <w:r w:rsidRPr="006B0287">
        <w:t>Mooy</w:t>
      </w:r>
      <w:proofErr w:type="spellEnd"/>
      <w:r w:rsidRPr="006B0287">
        <w:t xml:space="preserve">, B. A. S., Keil, R. G., &amp; </w:t>
      </w:r>
      <w:proofErr w:type="spellStart"/>
      <w:r w:rsidRPr="006B0287">
        <w:t>Devol</w:t>
      </w:r>
      <w:proofErr w:type="spellEnd"/>
      <w:r w:rsidRPr="006B0287">
        <w:t xml:space="preserve">, A. H. (2002). Impact of </w:t>
      </w:r>
      <w:proofErr w:type="spellStart"/>
      <w:r w:rsidRPr="006B0287">
        <w:t>suboxia</w:t>
      </w:r>
      <w:proofErr w:type="spellEnd"/>
      <w:r w:rsidRPr="006B0287">
        <w:t xml:space="preserve"> on sinking particulate organic carbon: Enhanced carbon flux and preferential degradation of amino acids via denitrification. </w:t>
      </w:r>
      <w:proofErr w:type="spellStart"/>
      <w:r w:rsidRPr="006B0287">
        <w:rPr>
          <w:i/>
          <w:iCs/>
        </w:rPr>
        <w:t>Geochimica</w:t>
      </w:r>
      <w:proofErr w:type="spellEnd"/>
      <w:r w:rsidRPr="006B0287">
        <w:rPr>
          <w:i/>
          <w:iCs/>
        </w:rPr>
        <w:t xml:space="preserve"> et </w:t>
      </w:r>
      <w:proofErr w:type="spellStart"/>
      <w:r w:rsidRPr="006B0287">
        <w:rPr>
          <w:i/>
          <w:iCs/>
        </w:rPr>
        <w:t>Cosmochimica</w:t>
      </w:r>
      <w:proofErr w:type="spellEnd"/>
      <w:r w:rsidRPr="006B0287">
        <w:rPr>
          <w:i/>
          <w:iCs/>
        </w:rPr>
        <w:t xml:space="preserve"> Acta</w:t>
      </w:r>
      <w:r w:rsidRPr="006B0287">
        <w:t xml:space="preserve">, </w:t>
      </w:r>
      <w:r w:rsidRPr="006B0287">
        <w:rPr>
          <w:i/>
          <w:iCs/>
        </w:rPr>
        <w:t>66</w:t>
      </w:r>
      <w:r w:rsidRPr="006B0287">
        <w:t>(3), 457–465. https://doi.org/10.1016/S0016-7037(01)00787-6</w:t>
      </w:r>
    </w:p>
    <w:p w14:paraId="4304B268" w14:textId="77777777" w:rsidR="006B0287" w:rsidRPr="006B0287" w:rsidRDefault="006B0287" w:rsidP="006B0287">
      <w:pPr>
        <w:pStyle w:val="Bibliography"/>
      </w:pPr>
      <w:r w:rsidRPr="006B0287">
        <w:t xml:space="preserve">Weber, T., &amp; Bianchi, D. (2020). Efficient Particle Transfer to Depth in Oxygen Minimum Zones of the Pacific and Indian Oceans. </w:t>
      </w:r>
      <w:r w:rsidRPr="006B0287">
        <w:rPr>
          <w:i/>
          <w:iCs/>
        </w:rPr>
        <w:t>Frontiers in Earth Science</w:t>
      </w:r>
      <w:r w:rsidRPr="006B0287">
        <w:t xml:space="preserve">, </w:t>
      </w:r>
      <w:r w:rsidRPr="006B0287">
        <w:rPr>
          <w:i/>
          <w:iCs/>
        </w:rPr>
        <w:t>8</w:t>
      </w:r>
      <w:r w:rsidRPr="006B0287">
        <w:t>. https://doi.org/10.3389/feart.2020.00376</w:t>
      </w:r>
    </w:p>
    <w:p w14:paraId="263D070A" w14:textId="77777777" w:rsidR="006B0287" w:rsidRPr="006B0287" w:rsidRDefault="006B0287" w:rsidP="006B0287">
      <w:pPr>
        <w:pStyle w:val="Bibliography"/>
      </w:pPr>
      <w:proofErr w:type="spellStart"/>
      <w:r w:rsidRPr="006B0287">
        <w:t>Widner</w:t>
      </w:r>
      <w:proofErr w:type="spellEnd"/>
      <w:r w:rsidRPr="006B0287">
        <w:t xml:space="preserve">, B., </w:t>
      </w:r>
      <w:proofErr w:type="spellStart"/>
      <w:r w:rsidRPr="006B0287">
        <w:t>Fuchsman</w:t>
      </w:r>
      <w:proofErr w:type="spellEnd"/>
      <w:r w:rsidRPr="006B0287">
        <w:t xml:space="preserve">, C. A., Chang, B. X., </w:t>
      </w:r>
      <w:proofErr w:type="spellStart"/>
      <w:r w:rsidRPr="006B0287">
        <w:t>Rocap</w:t>
      </w:r>
      <w:proofErr w:type="spellEnd"/>
      <w:r w:rsidRPr="006B0287">
        <w:t xml:space="preserve">, G., &amp; Mulholland, M. R. (2018). Utilization of urea and cyanate in waters overlying and within the eastern tropical north Pacific oxygen deficient zone. </w:t>
      </w:r>
      <w:r w:rsidRPr="006B0287">
        <w:rPr>
          <w:i/>
          <w:iCs/>
        </w:rPr>
        <w:t>FEMS Microbiology Ecology</w:t>
      </w:r>
      <w:r w:rsidRPr="006B0287">
        <w:t xml:space="preserve">, </w:t>
      </w:r>
      <w:r w:rsidRPr="006B0287">
        <w:rPr>
          <w:i/>
          <w:iCs/>
        </w:rPr>
        <w:t>94</w:t>
      </w:r>
      <w:r w:rsidRPr="006B0287">
        <w:t>(10). https://doi.org/10.1093/femsec/fiy138</w:t>
      </w:r>
    </w:p>
    <w:p w14:paraId="0E43DA82" w14:textId="77777777" w:rsidR="006B0287" w:rsidRPr="006B0287" w:rsidRDefault="006B0287" w:rsidP="006B0287">
      <w:pPr>
        <w:pStyle w:val="Bibliography"/>
      </w:pPr>
      <w:r w:rsidRPr="006B0287">
        <w:t xml:space="preserve">Wilson, S. E., Steinberg, D. K., &amp; </w:t>
      </w:r>
      <w:proofErr w:type="spellStart"/>
      <w:r w:rsidRPr="006B0287">
        <w:t>Buesseler</w:t>
      </w:r>
      <w:proofErr w:type="spellEnd"/>
      <w:r w:rsidRPr="006B0287">
        <w:t xml:space="preserve">, K. O. (2008). Changes in fecal pellet characteristics with depth as indicators of zooplankton repackaging of particles in the mesopelagic zone of the subtropical and subarctic North Pacific Ocean. </w:t>
      </w:r>
      <w:r w:rsidRPr="006B0287">
        <w:rPr>
          <w:i/>
          <w:iCs/>
        </w:rPr>
        <w:t>Deep Sea Research Part II: Topical Studies in Oceanography</w:t>
      </w:r>
      <w:r w:rsidRPr="006B0287">
        <w:t xml:space="preserve">, </w:t>
      </w:r>
      <w:r w:rsidRPr="006B0287">
        <w:rPr>
          <w:i/>
          <w:iCs/>
        </w:rPr>
        <w:t>55</w:t>
      </w:r>
      <w:r w:rsidRPr="006B0287">
        <w:t>(14–15), 1636–1647. https://doi.org/10.1016/j.dsr2.2008.04.019</w:t>
      </w:r>
    </w:p>
    <w:p w14:paraId="5C2278D4" w14:textId="77777777" w:rsidR="006B0287" w:rsidRPr="006B0287" w:rsidRDefault="006B0287" w:rsidP="006B0287">
      <w:pPr>
        <w:pStyle w:val="Bibliography"/>
      </w:pPr>
      <w:proofErr w:type="spellStart"/>
      <w:r w:rsidRPr="006B0287">
        <w:t>Wishner</w:t>
      </w:r>
      <w:proofErr w:type="spellEnd"/>
      <w:r w:rsidRPr="006B0287">
        <w:t xml:space="preserve">, K. F., Outram, D. M., Seibel, B. A., Daly, K. L., &amp; Williams, R. L. (2013). Zooplankton in the eastern tropical north Pacific: Boundary effects of oxygen minimum zone expansion. </w:t>
      </w:r>
      <w:r w:rsidRPr="006B0287">
        <w:rPr>
          <w:i/>
          <w:iCs/>
        </w:rPr>
        <w:t>Deep Sea Research Part I: Oceanographic Research Papers</w:t>
      </w:r>
      <w:r w:rsidRPr="006B0287">
        <w:t xml:space="preserve">, </w:t>
      </w:r>
      <w:r w:rsidRPr="006B0287">
        <w:rPr>
          <w:i/>
          <w:iCs/>
        </w:rPr>
        <w:t>79</w:t>
      </w:r>
      <w:r w:rsidRPr="006B0287">
        <w:t>, 122–140. https://doi.org/10.1016/j.dsr.2013.05.012</w:t>
      </w:r>
    </w:p>
    <w:p w14:paraId="3182416C" w14:textId="77777777" w:rsidR="006B0287" w:rsidRPr="006B0287" w:rsidRDefault="006B0287" w:rsidP="006B0287">
      <w:pPr>
        <w:pStyle w:val="Bibliography"/>
      </w:pPr>
      <w:proofErr w:type="spellStart"/>
      <w:r w:rsidRPr="006B0287">
        <w:t>Wishner</w:t>
      </w:r>
      <w:proofErr w:type="spellEnd"/>
      <w:r w:rsidRPr="006B0287">
        <w:t xml:space="preserve">, K. F., Seibel, B., &amp; Outram, D. (2020). Ocean deoxygenation and copepods: coping with oxygen minimum zone variability. </w:t>
      </w:r>
      <w:proofErr w:type="spellStart"/>
      <w:r w:rsidRPr="006B0287">
        <w:rPr>
          <w:i/>
          <w:iCs/>
        </w:rPr>
        <w:t>Biogeosciences</w:t>
      </w:r>
      <w:proofErr w:type="spellEnd"/>
      <w:r w:rsidRPr="006B0287">
        <w:t xml:space="preserve">, </w:t>
      </w:r>
      <w:r w:rsidRPr="006B0287">
        <w:rPr>
          <w:i/>
          <w:iCs/>
        </w:rPr>
        <w:t>17</w:t>
      </w:r>
      <w:r w:rsidRPr="006B0287">
        <w:t>(8), 2315–2339. https://doi.org/10.5194/bg-17-2315-2020</w:t>
      </w:r>
    </w:p>
    <w:p w14:paraId="6D148EFE" w14:textId="77777777" w:rsidR="006B0287" w:rsidRPr="006B0287" w:rsidRDefault="006B0287" w:rsidP="006B0287">
      <w:pPr>
        <w:pStyle w:val="Bibliography"/>
      </w:pPr>
      <w:r w:rsidRPr="006B0287">
        <w:t xml:space="preserve">Yang, C., Xu, D., Chen, Z., Wang, J., Xu, M., Yuan, Y., &amp; Zhou, M. (2019). Diel vertical migration of zooplankton and micronekton on the northern slope of the South China Sea observed by a moored ADCP. </w:t>
      </w:r>
      <w:r w:rsidRPr="006B0287">
        <w:rPr>
          <w:i/>
          <w:iCs/>
        </w:rPr>
        <w:t>Deep Sea Research Part II: Topical Studies in Oceanography</w:t>
      </w:r>
      <w:r w:rsidRPr="006B0287">
        <w:t xml:space="preserve">, </w:t>
      </w:r>
      <w:r w:rsidRPr="006B0287">
        <w:rPr>
          <w:i/>
          <w:iCs/>
        </w:rPr>
        <w:t>167</w:t>
      </w:r>
      <w:r w:rsidRPr="006B0287">
        <w:t>, 93–104. https://doi.org/10.1016/j.dsr2.2019.04.012</w:t>
      </w:r>
    </w:p>
    <w:p w14:paraId="00000101" w14:textId="67319342" w:rsidR="00104E87" w:rsidRDefault="006B0287">
      <w:pPr>
        <w:pBdr>
          <w:top w:val="nil"/>
          <w:left w:val="nil"/>
          <w:bottom w:val="nil"/>
          <w:right w:val="nil"/>
          <w:between w:val="nil"/>
        </w:pBdr>
        <w:tabs>
          <w:tab w:val="left" w:pos="624"/>
        </w:tabs>
        <w:spacing w:after="240"/>
        <w:ind w:left="624" w:hanging="624"/>
        <w:rPr>
          <w:color w:val="000000"/>
        </w:rPr>
      </w:pPr>
      <w:r>
        <w:rPr>
          <w:color w:val="000000"/>
        </w:rPr>
        <w:fldChar w:fldCharType="end"/>
      </w:r>
    </w:p>
    <w:sectPr w:rsidR="00104E87" w:rsidSect="005A319B">
      <w:footerReference w:type="default" r:id="rId20"/>
      <w:footerReference w:type="first" r:id="rId21"/>
      <w:pgSz w:w="12240" w:h="15840"/>
      <w:pgMar w:top="1440" w:right="1440" w:bottom="1440" w:left="1440"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Clara Fuchsman" w:date="2021-05-13T13:22:00Z" w:initials="CF">
    <w:p w14:paraId="525D4F08" w14:textId="455C4A5B" w:rsidR="007D3102" w:rsidRDefault="007D3102">
      <w:pPr>
        <w:pStyle w:val="CommentText"/>
      </w:pPr>
      <w:r>
        <w:rPr>
          <w:rStyle w:val="CommentReference"/>
        </w:rPr>
        <w:annotationRef/>
      </w:r>
      <w:r>
        <w:t xml:space="preserve">Are you sure? </w:t>
      </w:r>
      <w:r w:rsidR="00315ACC">
        <w:t xml:space="preserve">I have the paper open here and it says 10% attenuation from zooplankton feeding on particles </w:t>
      </w:r>
    </w:p>
  </w:comment>
  <w:comment w:id="35" w:author="Clara Fuchsman" w:date="2021-05-13T13:36:00Z" w:initials="CF">
    <w:p w14:paraId="009D4D12" w14:textId="76BF86D2" w:rsidR="00315ACC" w:rsidRDefault="00315ACC">
      <w:pPr>
        <w:pStyle w:val="CommentText"/>
      </w:pPr>
      <w:r>
        <w:rPr>
          <w:rStyle w:val="CommentReference"/>
        </w:rPr>
        <w:annotationRef/>
      </w:r>
      <w:r>
        <w:t>Roullier et al 2014</w:t>
      </w:r>
    </w:p>
  </w:comment>
  <w:comment w:id="36" w:author="Clara Fuchsman" w:date="2021-05-13T13:37:00Z" w:initials="CF">
    <w:p w14:paraId="2BBC3BAB" w14:textId="5A4F1C48" w:rsidR="00B42C8F" w:rsidRDefault="00B42C8F">
      <w:pPr>
        <w:pStyle w:val="CommentText"/>
      </w:pPr>
      <w:r>
        <w:rPr>
          <w:rStyle w:val="CommentReference"/>
        </w:rPr>
        <w:annotationRef/>
      </w:r>
      <w:r>
        <w:t>Can we use the actual papers instead of this review. I hate this review. It is fundamentally incorrect.</w:t>
      </w:r>
    </w:p>
    <w:p w14:paraId="25171B91" w14:textId="5A8282D9" w:rsidR="00B42C8F" w:rsidRDefault="00B42C8F">
      <w:pPr>
        <w:pStyle w:val="CommentText"/>
      </w:pPr>
      <w:r>
        <w:t>Ito et al 2017, Ito et al 2016, and Schmitko et al 2017</w:t>
      </w:r>
    </w:p>
  </w:comment>
  <w:comment w:id="37" w:author="Clara Fuchsman" w:date="2021-05-13T14:10:00Z" w:initials="CF">
    <w:p w14:paraId="29383E9B" w14:textId="657884B1" w:rsidR="007262B8" w:rsidRDefault="007262B8">
      <w:pPr>
        <w:pStyle w:val="CommentText"/>
      </w:pPr>
      <w:r>
        <w:rPr>
          <w:rStyle w:val="CommentReference"/>
        </w:rPr>
        <w:annotationRef/>
      </w:r>
      <w:r>
        <w:t>Seemed repetitive with the previous paragraph</w:t>
      </w:r>
    </w:p>
  </w:comment>
  <w:comment w:id="52" w:author="Clara Fuchsman" w:date="2021-05-13T22:45:00Z" w:initials="CF">
    <w:p w14:paraId="246B00AB" w14:textId="0303B3E0" w:rsidR="00B3090F" w:rsidRDefault="00B3090F">
      <w:pPr>
        <w:pStyle w:val="CommentText"/>
      </w:pPr>
      <w:r>
        <w:rPr>
          <w:rStyle w:val="CommentReference"/>
        </w:rPr>
        <w:annotationRef/>
      </w:r>
      <w:r>
        <w:t xml:space="preserve">This isn’t in your reference section. </w:t>
      </w:r>
    </w:p>
  </w:comment>
  <w:comment w:id="60" w:author="Clara Fuchsman" w:date="2021-05-13T14:17:00Z" w:initials="CF">
    <w:p w14:paraId="418F8AB3" w14:textId="751C824C" w:rsidR="007262B8" w:rsidRDefault="007262B8">
      <w:pPr>
        <w:pStyle w:val="CommentText"/>
      </w:pPr>
      <w:r>
        <w:rPr>
          <w:rStyle w:val="CommentReference"/>
        </w:rPr>
        <w:annotationRef/>
      </w:r>
      <w:r>
        <w:t xml:space="preserve">Not sure this necessary. Slightly awkward in the middle of the questions. </w:t>
      </w:r>
    </w:p>
  </w:comment>
  <w:comment w:id="81" w:author="Clara Fuchsman" w:date="2021-05-13T14:21:00Z" w:initials="CF">
    <w:p w14:paraId="6ABB31F0" w14:textId="1D73466E" w:rsidR="001A5B17" w:rsidRDefault="001A5B17">
      <w:pPr>
        <w:pStyle w:val="CommentText"/>
      </w:pPr>
      <w:r>
        <w:rPr>
          <w:rStyle w:val="CommentReference"/>
        </w:rPr>
        <w:annotationRef/>
      </w:r>
      <w:r>
        <w:t xml:space="preserve">This was on purpose not a malfunction. They wanted a longer collection for the deep waters. And no incubations occurred or was meant to occur. </w:t>
      </w:r>
    </w:p>
    <w:p w14:paraId="3B7F5AF2" w14:textId="46F28CA7" w:rsidR="001A5B17" w:rsidRDefault="001A5B17">
      <w:pPr>
        <w:pStyle w:val="CommentText"/>
      </w:pPr>
      <w:r>
        <w:t xml:space="preserve">FYI: that means there is no rate data from the deep which is annoying to me. </w:t>
      </w:r>
    </w:p>
  </w:comment>
  <w:comment w:id="100" w:author="Clara Fuchsman" w:date="2021-05-13T14:27:00Z" w:initials="CF">
    <w:p w14:paraId="01F94D99" w14:textId="0BCE8EAB" w:rsidR="001A5B17" w:rsidRDefault="001A5B17">
      <w:pPr>
        <w:pStyle w:val="CommentText"/>
      </w:pPr>
      <w:r>
        <w:rPr>
          <w:rStyle w:val="CommentReference"/>
        </w:rPr>
        <w:annotationRef/>
      </w:r>
      <w:r>
        <w:t>??????</w:t>
      </w:r>
    </w:p>
  </w:comment>
  <w:comment w:id="184" w:author="Clara Fuchsman" w:date="2021-05-13T16:31:00Z" w:initials="CF">
    <w:p w14:paraId="0C243C77" w14:textId="7C381312" w:rsidR="00913083" w:rsidRDefault="00913083">
      <w:pPr>
        <w:pStyle w:val="CommentText"/>
      </w:pPr>
      <w:r>
        <w:rPr>
          <w:rStyle w:val="CommentReference"/>
        </w:rPr>
        <w:annotationRef/>
      </w:r>
      <w:r>
        <w:t>This is a little confusing</w:t>
      </w:r>
    </w:p>
  </w:comment>
  <w:comment w:id="185" w:author="Jacob Cram" w:date="2021-05-15T15:29:00Z" w:initials="JC">
    <w:p w14:paraId="3FFE7608" w14:textId="77777777" w:rsidR="00C92D2E" w:rsidRDefault="00C92D2E" w:rsidP="00D05033">
      <w:pPr>
        <w:pStyle w:val="CommentText"/>
      </w:pPr>
      <w:r>
        <w:rPr>
          <w:rStyle w:val="CommentReference"/>
        </w:rPr>
        <w:annotationRef/>
      </w:r>
      <w:r>
        <w:t>Run this by clara.</w:t>
      </w:r>
    </w:p>
  </w:comment>
  <w:comment w:id="215" w:author="Clara Fuchsman" w:date="2021-05-13T21:59:00Z" w:initials="CF">
    <w:p w14:paraId="71F56216" w14:textId="2002DE02" w:rsidR="005F35A0" w:rsidRDefault="005F35A0" w:rsidP="00C92D2E">
      <w:pPr>
        <w:pStyle w:val="CommentText"/>
      </w:pPr>
      <w:r>
        <w:rPr>
          <w:rStyle w:val="CommentReference"/>
        </w:rPr>
        <w:annotationRef/>
      </w:r>
      <w:r>
        <w:t>Maybe choose a different word than depth. Detail?</w:t>
      </w:r>
    </w:p>
  </w:comment>
  <w:comment w:id="225" w:author="Clara Fuchsman" w:date="2021-05-13T22:06:00Z" w:initials="CF">
    <w:p w14:paraId="543B7D98" w14:textId="093D291B" w:rsidR="009C79F1" w:rsidRDefault="009C79F1">
      <w:pPr>
        <w:pStyle w:val="CommentText"/>
      </w:pPr>
      <w:r>
        <w:rPr>
          <w:rStyle w:val="CommentReference"/>
        </w:rPr>
        <w:annotationRef/>
      </w:r>
      <w:r>
        <w:t>Is this likely? Tell us what you think?</w:t>
      </w:r>
    </w:p>
  </w:comment>
  <w:comment w:id="238" w:author="Clara Fuchsman" w:date="2021-05-13T22:09:00Z" w:initials="CF">
    <w:p w14:paraId="68482471" w14:textId="214C252D" w:rsidR="009C79F1" w:rsidRDefault="009C79F1">
      <w:pPr>
        <w:pStyle w:val="CommentText"/>
      </w:pPr>
      <w:r>
        <w:rPr>
          <w:rStyle w:val="CommentReference"/>
        </w:rPr>
        <w:annotationRef/>
      </w:r>
      <w:r>
        <w:t>Wishner et al 2018 is also about the lower boundary in the ETNP</w:t>
      </w:r>
    </w:p>
  </w:comment>
  <w:comment w:id="239" w:author="Clara Fuchsman" w:date="2021-05-13T22:44:00Z" w:initials="CF">
    <w:p w14:paraId="3C6131E4" w14:textId="039BDE17" w:rsidR="00A250C2" w:rsidRDefault="00A250C2">
      <w:pPr>
        <w:pStyle w:val="CommentText"/>
      </w:pPr>
      <w:r>
        <w:rPr>
          <w:rStyle w:val="CommentReference"/>
        </w:rPr>
        <w:annotationRef/>
      </w:r>
      <w:r>
        <w:t>This isn’t in your reference section</w:t>
      </w:r>
    </w:p>
  </w:comment>
  <w:comment w:id="240" w:author="Clara Fuchsman" w:date="2021-05-13T22:07:00Z" w:initials="CF">
    <w:p w14:paraId="0A5EAB7B" w14:textId="4EC3D80C" w:rsidR="009C79F1" w:rsidRDefault="009C79F1">
      <w:pPr>
        <w:pStyle w:val="CommentText"/>
      </w:pPr>
      <w:r>
        <w:rPr>
          <w:rStyle w:val="CommentReference"/>
        </w:rPr>
        <w:annotationRef/>
      </w:r>
      <w:r>
        <w:t>Iron particles? why would there be in situ formation of small particles? and where is the horizontal advection coming from?</w:t>
      </w:r>
    </w:p>
  </w:comment>
  <w:comment w:id="259" w:author="Clara Fuchsman" w:date="2021-05-13T22:19:00Z" w:initials="CF">
    <w:p w14:paraId="26AA649A" w14:textId="1F693B1F" w:rsidR="00107BA2" w:rsidRDefault="00107BA2">
      <w:pPr>
        <w:pStyle w:val="CommentText"/>
      </w:pPr>
      <w:r>
        <w:rPr>
          <w:rStyle w:val="CommentReference"/>
        </w:rPr>
        <w:annotationRef/>
      </w:r>
      <w:r>
        <w:t xml:space="preserve"> evidence? </w:t>
      </w:r>
    </w:p>
  </w:comment>
  <w:comment w:id="260" w:author="Jacob Cram" w:date="2021-05-15T16:03:00Z" w:initials="JC">
    <w:p w14:paraId="32CC6657" w14:textId="77777777" w:rsidR="00537C42" w:rsidRDefault="00537C42" w:rsidP="00C46959">
      <w:pPr>
        <w:pStyle w:val="CommentText"/>
      </w:pPr>
      <w:r>
        <w:rPr>
          <w:rStyle w:val="CommentReference"/>
        </w:rPr>
        <w:annotationRef/>
      </w:r>
      <w:r>
        <w:t>Run by clara.</w:t>
      </w:r>
    </w:p>
  </w:comment>
  <w:comment w:id="249" w:author="Clara Fuchsman" w:date="2021-05-13T22:14:00Z" w:initials="CF">
    <w:p w14:paraId="483458B1" w14:textId="667EE05C" w:rsidR="009C79F1" w:rsidRDefault="009C79F1" w:rsidP="00537C42">
      <w:pPr>
        <w:pStyle w:val="CommentText"/>
      </w:pPr>
      <w:r>
        <w:rPr>
          <w:rStyle w:val="CommentReference"/>
        </w:rPr>
        <w:annotationRef/>
      </w:r>
      <w:r>
        <w:t>Something is wrong with this sentence</w:t>
      </w:r>
      <w:r w:rsidR="00107BA2">
        <w:t xml:space="preserve">. I do not understand it. Are you trying to say that the AAIW may have nanomolar concentrations of oxygen? </w:t>
      </w:r>
    </w:p>
  </w:comment>
  <w:comment w:id="267" w:author="Clara Fuchsman" w:date="2021-05-13T22:22:00Z" w:initials="CF">
    <w:p w14:paraId="6C6CD119" w14:textId="22AB4455" w:rsidR="00107BA2" w:rsidRDefault="00107BA2">
      <w:pPr>
        <w:pStyle w:val="CommentText"/>
      </w:pPr>
      <w:r>
        <w:rPr>
          <w:rStyle w:val="CommentReference"/>
        </w:rPr>
        <w:annotationRef/>
      </w:r>
      <w:r>
        <w:t>This seems like a strange thing to say without a reason to say it.</w:t>
      </w:r>
    </w:p>
  </w:comment>
  <w:comment w:id="276" w:author="Clara Fuchsman" w:date="2021-05-13T22:32:00Z" w:initials="CF">
    <w:p w14:paraId="5694DD4A" w14:textId="3E32E60C" w:rsidR="00B22615" w:rsidRDefault="00B22615">
      <w:pPr>
        <w:pStyle w:val="CommentText"/>
      </w:pPr>
      <w:r>
        <w:rPr>
          <w:rStyle w:val="CommentReference"/>
        </w:rPr>
        <w:annotationRef/>
      </w:r>
      <w:r>
        <w:t>I usually cite De Vries et al 2012 for ETNP residence times</w:t>
      </w:r>
    </w:p>
  </w:comment>
  <w:comment w:id="282" w:author="Clara Fuchsman" w:date="2021-05-13T22:21:00Z" w:initials="CF">
    <w:p w14:paraId="41060C61" w14:textId="3D687C14" w:rsidR="00107BA2" w:rsidRDefault="00107BA2">
      <w:pPr>
        <w:pStyle w:val="CommentText"/>
      </w:pPr>
      <w:r>
        <w:rPr>
          <w:rStyle w:val="CommentReference"/>
        </w:rPr>
        <w:annotationRef/>
      </w:r>
      <w:r>
        <w:t xml:space="preserve">Provide proof for this statement. STOX sensor found them all to be &lt;2 nM O2. </w:t>
      </w:r>
    </w:p>
  </w:comment>
  <w:comment w:id="283" w:author="Clara Fuchsman" w:date="2021-05-13T22:25:00Z" w:initials="CF">
    <w:p w14:paraId="26C7822A" w14:textId="61211939" w:rsidR="00B22615" w:rsidRDefault="00B22615">
      <w:pPr>
        <w:pStyle w:val="CommentText"/>
      </w:pPr>
      <w:r>
        <w:rPr>
          <w:rStyle w:val="CommentReference"/>
        </w:rPr>
        <w:annotationRef/>
      </w:r>
      <w:r>
        <w:t xml:space="preserve">Alternatively optodes could have a pressure effect. Larsen is an optode. </w:t>
      </w:r>
    </w:p>
  </w:comment>
  <w:comment w:id="299" w:author="Clara Fuchsman" w:date="2021-05-13T22:37:00Z" w:initials="CF">
    <w:p w14:paraId="6D648B5A" w14:textId="5D79B097" w:rsidR="00A250C2" w:rsidRDefault="00A250C2">
      <w:pPr>
        <w:pStyle w:val="CommentText"/>
      </w:pPr>
      <w:r>
        <w:rPr>
          <w:rStyle w:val="CommentReference"/>
        </w:rPr>
        <w:annotationRef/>
      </w:r>
      <w:r>
        <w:t>I am not quite following this sentence</w:t>
      </w:r>
    </w:p>
  </w:comment>
  <w:comment w:id="308" w:author="Clara Fuchsman" w:date="2021-05-13T22:38:00Z" w:initials="CF">
    <w:p w14:paraId="2078714A" w14:textId="2A6997D6" w:rsidR="00A250C2" w:rsidRDefault="00A250C2">
      <w:pPr>
        <w:pStyle w:val="CommentText"/>
      </w:pPr>
      <w:r>
        <w:rPr>
          <w:rStyle w:val="CommentReference"/>
        </w:rPr>
        <w:annotationRef/>
      </w:r>
      <w:r>
        <w:t>????????</w:t>
      </w:r>
    </w:p>
  </w:comment>
  <w:comment w:id="309" w:author="Jacob Cram" w:date="2021-05-15T16:13:00Z" w:initials="JC">
    <w:p w14:paraId="7C324727" w14:textId="77777777" w:rsidR="009A6364" w:rsidRDefault="009A6364" w:rsidP="00520B05">
      <w:pPr>
        <w:pStyle w:val="CommentText"/>
      </w:pPr>
      <w:r>
        <w:rPr>
          <w:rStyle w:val="CommentReference"/>
        </w:rPr>
        <w:annotationRef/>
      </w:r>
      <w:r>
        <w:t>can I just delete this?</w:t>
      </w:r>
    </w:p>
  </w:comment>
  <w:comment w:id="323" w:author="Clara Fuchsman" w:date="2021-05-13T22:40:00Z" w:initials="CF">
    <w:p w14:paraId="6F7CBF49" w14:textId="2FE08D45" w:rsidR="00A250C2" w:rsidRDefault="00A250C2" w:rsidP="009A6364">
      <w:pPr>
        <w:pStyle w:val="CommentText"/>
      </w:pPr>
      <w:r>
        <w:rPr>
          <w:rStyle w:val="CommentReference"/>
        </w:rPr>
        <w:annotationRef/>
      </w:r>
      <w:r>
        <w:t>What two?</w:t>
      </w:r>
    </w:p>
  </w:comment>
  <w:comment w:id="325" w:author="Clara Fuchsman" w:date="2021-05-13T22:43:00Z" w:initials="CF">
    <w:p w14:paraId="5D197649" w14:textId="63AE9A45" w:rsidR="00A250C2" w:rsidRDefault="00A250C2">
      <w:pPr>
        <w:pStyle w:val="CommentText"/>
      </w:pPr>
      <w:r>
        <w:rPr>
          <w:rStyle w:val="CommentReference"/>
        </w:rPr>
        <w:annotationRef/>
      </w:r>
      <w:r>
        <w:t>This isn’t in your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D4F08" w15:done="0"/>
  <w15:commentEx w15:paraId="009D4D12" w15:done="1"/>
  <w15:commentEx w15:paraId="25171B91" w15:done="1"/>
  <w15:commentEx w15:paraId="29383E9B" w15:done="0"/>
  <w15:commentEx w15:paraId="246B00AB" w15:done="0"/>
  <w15:commentEx w15:paraId="418F8AB3" w15:done="0"/>
  <w15:commentEx w15:paraId="3B7F5AF2" w15:done="0"/>
  <w15:commentEx w15:paraId="01F94D99" w15:done="0"/>
  <w15:commentEx w15:paraId="0C243C77" w15:done="0"/>
  <w15:commentEx w15:paraId="3FFE7608" w15:paraIdParent="0C243C77" w15:done="0"/>
  <w15:commentEx w15:paraId="71F56216" w15:done="0"/>
  <w15:commentEx w15:paraId="543B7D98" w15:done="0"/>
  <w15:commentEx w15:paraId="68482471" w15:done="0"/>
  <w15:commentEx w15:paraId="3C6131E4" w15:done="0"/>
  <w15:commentEx w15:paraId="0A5EAB7B" w15:done="0"/>
  <w15:commentEx w15:paraId="26AA649A" w15:done="0"/>
  <w15:commentEx w15:paraId="32CC6657" w15:paraIdParent="26AA649A" w15:done="0"/>
  <w15:commentEx w15:paraId="483458B1" w15:done="0"/>
  <w15:commentEx w15:paraId="6C6CD119" w15:done="0"/>
  <w15:commentEx w15:paraId="5694DD4A" w15:done="0"/>
  <w15:commentEx w15:paraId="41060C61" w15:done="0"/>
  <w15:commentEx w15:paraId="26C7822A" w15:done="0"/>
  <w15:commentEx w15:paraId="6D648B5A" w15:done="0"/>
  <w15:commentEx w15:paraId="2078714A" w15:done="0"/>
  <w15:commentEx w15:paraId="7C324727" w15:paraIdParent="2078714A" w15:done="0"/>
  <w15:commentEx w15:paraId="6F7CBF49" w15:done="0"/>
  <w15:commentEx w15:paraId="5D1976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7A6A6" w16cex:dateUtc="2021-05-13T17:22:00Z"/>
  <w16cex:commentExtensible w16cex:durableId="2447A9F1" w16cex:dateUtc="2021-05-13T17:36:00Z"/>
  <w16cex:commentExtensible w16cex:durableId="2447AA2A" w16cex:dateUtc="2021-05-13T17:37:00Z"/>
  <w16cex:commentExtensible w16cex:durableId="2447B1DE" w16cex:dateUtc="2021-05-13T18:10:00Z"/>
  <w16cex:commentExtensible w16cex:durableId="24482AA0" w16cex:dateUtc="2021-05-14T02:45:00Z"/>
  <w16cex:commentExtensible w16cex:durableId="2447B372" w16cex:dateUtc="2021-05-13T18:17:00Z"/>
  <w16cex:commentExtensible w16cex:durableId="2447B472" w16cex:dateUtc="2021-05-13T18:21:00Z"/>
  <w16cex:commentExtensible w16cex:durableId="2447B5DA" w16cex:dateUtc="2021-05-13T18:27:00Z"/>
  <w16cex:commentExtensible w16cex:durableId="2447D2F8" w16cex:dateUtc="2021-05-13T20:31:00Z"/>
  <w16cex:commentExtensible w16cex:durableId="244A6773" w16cex:dateUtc="2021-05-15T19:29:00Z"/>
  <w16cex:commentExtensible w16cex:durableId="24481FD3" w16cex:dateUtc="2021-05-14T01:59:00Z"/>
  <w16cex:commentExtensible w16cex:durableId="2448214D" w16cex:dateUtc="2021-05-14T02:06:00Z"/>
  <w16cex:commentExtensible w16cex:durableId="2448220B" w16cex:dateUtc="2021-05-14T02:09:00Z"/>
  <w16cex:commentExtensible w16cex:durableId="24482A5A" w16cex:dateUtc="2021-05-14T02:44:00Z"/>
  <w16cex:commentExtensible w16cex:durableId="244821B4" w16cex:dateUtc="2021-05-14T02:07:00Z"/>
  <w16cex:commentExtensible w16cex:durableId="2448247C" w16cex:dateUtc="2021-05-14T02:19:00Z"/>
  <w16cex:commentExtensible w16cex:durableId="244A6F54" w16cex:dateUtc="2021-05-15T20:03:00Z"/>
  <w16cex:commentExtensible w16cex:durableId="2448235F" w16cex:dateUtc="2021-05-14T02:14:00Z"/>
  <w16cex:commentExtensible w16cex:durableId="24482539" w16cex:dateUtc="2021-05-14T02:22:00Z"/>
  <w16cex:commentExtensible w16cex:durableId="24482770" w16cex:dateUtc="2021-05-14T02:32:00Z"/>
  <w16cex:commentExtensible w16cex:durableId="244824DC" w16cex:dateUtc="2021-05-14T02:21:00Z"/>
  <w16cex:commentExtensible w16cex:durableId="244825D6" w16cex:dateUtc="2021-05-14T02:25:00Z"/>
  <w16cex:commentExtensible w16cex:durableId="244828A7" w16cex:dateUtc="2021-05-14T02:37:00Z"/>
  <w16cex:commentExtensible w16cex:durableId="244828E5" w16cex:dateUtc="2021-05-14T02:38:00Z"/>
  <w16cex:commentExtensible w16cex:durableId="244A71A4" w16cex:dateUtc="2021-05-15T20:13:00Z"/>
  <w16cex:commentExtensible w16cex:durableId="2448294A" w16cex:dateUtc="2021-05-14T02:40:00Z"/>
  <w16cex:commentExtensible w16cex:durableId="24482A02" w16cex:dateUtc="2021-05-14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D4F08" w16cid:durableId="2447A6A6"/>
  <w16cid:commentId w16cid:paraId="009D4D12" w16cid:durableId="2447A9F1"/>
  <w16cid:commentId w16cid:paraId="25171B91" w16cid:durableId="2447AA2A"/>
  <w16cid:commentId w16cid:paraId="29383E9B" w16cid:durableId="2447B1DE"/>
  <w16cid:commentId w16cid:paraId="246B00AB" w16cid:durableId="24482AA0"/>
  <w16cid:commentId w16cid:paraId="418F8AB3" w16cid:durableId="2447B372"/>
  <w16cid:commentId w16cid:paraId="3B7F5AF2" w16cid:durableId="2447B472"/>
  <w16cid:commentId w16cid:paraId="01F94D99" w16cid:durableId="2447B5DA"/>
  <w16cid:commentId w16cid:paraId="0C243C77" w16cid:durableId="2447D2F8"/>
  <w16cid:commentId w16cid:paraId="3FFE7608" w16cid:durableId="244A6773"/>
  <w16cid:commentId w16cid:paraId="71F56216" w16cid:durableId="24481FD3"/>
  <w16cid:commentId w16cid:paraId="543B7D98" w16cid:durableId="2448214D"/>
  <w16cid:commentId w16cid:paraId="68482471" w16cid:durableId="2448220B"/>
  <w16cid:commentId w16cid:paraId="3C6131E4" w16cid:durableId="24482A5A"/>
  <w16cid:commentId w16cid:paraId="0A5EAB7B" w16cid:durableId="244821B4"/>
  <w16cid:commentId w16cid:paraId="26AA649A" w16cid:durableId="2448247C"/>
  <w16cid:commentId w16cid:paraId="32CC6657" w16cid:durableId="244A6F54"/>
  <w16cid:commentId w16cid:paraId="483458B1" w16cid:durableId="2448235F"/>
  <w16cid:commentId w16cid:paraId="6C6CD119" w16cid:durableId="24482539"/>
  <w16cid:commentId w16cid:paraId="5694DD4A" w16cid:durableId="24482770"/>
  <w16cid:commentId w16cid:paraId="41060C61" w16cid:durableId="244824DC"/>
  <w16cid:commentId w16cid:paraId="26C7822A" w16cid:durableId="244825D6"/>
  <w16cid:commentId w16cid:paraId="6D648B5A" w16cid:durableId="244828A7"/>
  <w16cid:commentId w16cid:paraId="2078714A" w16cid:durableId="244828E5"/>
  <w16cid:commentId w16cid:paraId="7C324727" w16cid:durableId="244A71A4"/>
  <w16cid:commentId w16cid:paraId="6F7CBF49" w16cid:durableId="2448294A"/>
  <w16cid:commentId w16cid:paraId="5D197649" w16cid:durableId="24482A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613CD" w14:textId="77777777" w:rsidR="002015AD" w:rsidRDefault="002015AD">
      <w:pPr>
        <w:spacing w:after="0"/>
      </w:pPr>
      <w:r>
        <w:separator/>
      </w:r>
    </w:p>
  </w:endnote>
  <w:endnote w:type="continuationSeparator" w:id="0">
    <w:p w14:paraId="28DA3D03" w14:textId="77777777" w:rsidR="002015AD" w:rsidRDefault="002015A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4D045E" w:rsidRDefault="004D045E">
    <w:pPr>
      <w:jc w:val="right"/>
    </w:pPr>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4D045E" w:rsidRDefault="004D045E">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1DED1" w14:textId="77777777" w:rsidR="002015AD" w:rsidRDefault="002015AD">
      <w:pPr>
        <w:spacing w:after="0"/>
      </w:pPr>
      <w:r>
        <w:separator/>
      </w:r>
    </w:p>
  </w:footnote>
  <w:footnote w:type="continuationSeparator" w:id="0">
    <w:p w14:paraId="237589B4" w14:textId="77777777" w:rsidR="002015AD" w:rsidRDefault="002015A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Fuchsman">
    <w15:presenceInfo w15:providerId="Windows Live" w15:userId="1523ea9eeb726afd"/>
  </w15:person>
  <w15:person w15:author="Jacob Cram">
    <w15:presenceInfo w15:providerId="Windows Live" w15:userId="88cdf0670b7003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53372"/>
    <w:rsid w:val="000703E1"/>
    <w:rsid w:val="000D0C72"/>
    <w:rsid w:val="000D7D0D"/>
    <w:rsid w:val="0010137C"/>
    <w:rsid w:val="00104E87"/>
    <w:rsid w:val="00107BA2"/>
    <w:rsid w:val="00132F5F"/>
    <w:rsid w:val="0014548D"/>
    <w:rsid w:val="001A5B17"/>
    <w:rsid w:val="001F2172"/>
    <w:rsid w:val="002015AD"/>
    <w:rsid w:val="00230576"/>
    <w:rsid w:val="002922A3"/>
    <w:rsid w:val="002D151D"/>
    <w:rsid w:val="00304B9F"/>
    <w:rsid w:val="00315ACC"/>
    <w:rsid w:val="00374C9F"/>
    <w:rsid w:val="00394613"/>
    <w:rsid w:val="003B367B"/>
    <w:rsid w:val="003B6974"/>
    <w:rsid w:val="003C1A71"/>
    <w:rsid w:val="003D3B05"/>
    <w:rsid w:val="004A766D"/>
    <w:rsid w:val="004C1D61"/>
    <w:rsid w:val="004D045E"/>
    <w:rsid w:val="00537C42"/>
    <w:rsid w:val="00546A5D"/>
    <w:rsid w:val="005475B7"/>
    <w:rsid w:val="005A319B"/>
    <w:rsid w:val="005C5FA3"/>
    <w:rsid w:val="005C68C5"/>
    <w:rsid w:val="005E0393"/>
    <w:rsid w:val="005F35A0"/>
    <w:rsid w:val="006065A2"/>
    <w:rsid w:val="0063459C"/>
    <w:rsid w:val="006932EA"/>
    <w:rsid w:val="006A6A8E"/>
    <w:rsid w:val="006B0287"/>
    <w:rsid w:val="006E5628"/>
    <w:rsid w:val="00712F66"/>
    <w:rsid w:val="007262B8"/>
    <w:rsid w:val="007424E6"/>
    <w:rsid w:val="00750A5E"/>
    <w:rsid w:val="00777545"/>
    <w:rsid w:val="007B69A1"/>
    <w:rsid w:val="007D3102"/>
    <w:rsid w:val="007E19EE"/>
    <w:rsid w:val="008072AE"/>
    <w:rsid w:val="0082101C"/>
    <w:rsid w:val="008422C4"/>
    <w:rsid w:val="00870FBD"/>
    <w:rsid w:val="00911372"/>
    <w:rsid w:val="00911970"/>
    <w:rsid w:val="00913083"/>
    <w:rsid w:val="00914454"/>
    <w:rsid w:val="009942FC"/>
    <w:rsid w:val="009A3929"/>
    <w:rsid w:val="009A6364"/>
    <w:rsid w:val="009B2BA7"/>
    <w:rsid w:val="009C493F"/>
    <w:rsid w:val="009C79F1"/>
    <w:rsid w:val="009E1DA2"/>
    <w:rsid w:val="009E7DEC"/>
    <w:rsid w:val="00A250C2"/>
    <w:rsid w:val="00A35D9B"/>
    <w:rsid w:val="00A935E8"/>
    <w:rsid w:val="00B04B63"/>
    <w:rsid w:val="00B05390"/>
    <w:rsid w:val="00B22615"/>
    <w:rsid w:val="00B3090F"/>
    <w:rsid w:val="00B42C8F"/>
    <w:rsid w:val="00B61FFF"/>
    <w:rsid w:val="00B73EBD"/>
    <w:rsid w:val="00B87896"/>
    <w:rsid w:val="00B92929"/>
    <w:rsid w:val="00B945FB"/>
    <w:rsid w:val="00B9482F"/>
    <w:rsid w:val="00BF6DCA"/>
    <w:rsid w:val="00C66B70"/>
    <w:rsid w:val="00C92D2E"/>
    <w:rsid w:val="00CC1484"/>
    <w:rsid w:val="00CD1400"/>
    <w:rsid w:val="00CE44D1"/>
    <w:rsid w:val="00CF7CA5"/>
    <w:rsid w:val="00D26EBD"/>
    <w:rsid w:val="00D357C6"/>
    <w:rsid w:val="00D87184"/>
    <w:rsid w:val="00D95952"/>
    <w:rsid w:val="00DC428E"/>
    <w:rsid w:val="00DD1F8F"/>
    <w:rsid w:val="00E442E8"/>
    <w:rsid w:val="00EC3855"/>
    <w:rsid w:val="00F06FFB"/>
    <w:rsid w:val="00F71511"/>
    <w:rsid w:val="00F94AB5"/>
    <w:rsid w:val="00FB49F2"/>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506"/>
  </w:style>
  <w:style w:type="paragraph" w:styleId="Heading1">
    <w:name w:val="heading 1"/>
    <w:basedOn w:val="Normal"/>
    <w:next w:val="Normal"/>
    <w:uiPriority w:val="9"/>
    <w:qFormat/>
    <w:rsid w:val="005904C1"/>
    <w:pPr>
      <w:keepNext/>
      <w:keepLines/>
      <w:spacing w:before="100" w:after="40"/>
      <w:outlineLvl w:val="0"/>
    </w:pPr>
    <w:rPr>
      <w:b/>
      <w:i/>
      <w:sz w:val="36"/>
      <w:szCs w:val="36"/>
    </w:rPr>
  </w:style>
  <w:style w:type="paragraph" w:styleId="Heading2">
    <w:name w:val="heading 2"/>
    <w:basedOn w:val="Normal"/>
    <w:next w:val="Normal"/>
    <w:uiPriority w:val="9"/>
    <w:unhideWhenUsed/>
    <w:qFormat/>
    <w:pPr>
      <w:keepNext/>
      <w:keepLines/>
      <w:spacing w:before="60" w:after="40"/>
      <w:outlineLvl w:val="1"/>
    </w:pPr>
    <w:rPr>
      <w:b/>
      <w:sz w:val="28"/>
      <w:szCs w:val="28"/>
    </w:rPr>
  </w:style>
  <w:style w:type="paragraph" w:styleId="Heading3">
    <w:name w:val="heading 3"/>
    <w:basedOn w:val="Normal"/>
    <w:next w:val="Normal"/>
    <w:uiPriority w:val="9"/>
    <w:unhideWhenUsed/>
    <w:qFormat/>
    <w:rsid w:val="00E259D7"/>
    <w:pPr>
      <w:outlineLvl w:val="2"/>
    </w:pPr>
    <w:rPr>
      <w:b/>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spacing w:after="0" w:line="480" w:lineRule="auto"/>
      <w:ind w:left="720" w:hanging="720"/>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unhideWhenUsed/>
    <w:rsid w:val="006A14EB"/>
    <w:rPr>
      <w:sz w:val="20"/>
      <w:szCs w:val="20"/>
    </w:rPr>
  </w:style>
  <w:style w:type="character" w:customStyle="1" w:styleId="CommentTextChar">
    <w:name w:val="Comment Text Char"/>
    <w:basedOn w:val="DefaultParagraphFont"/>
    <w:link w:val="CommentText"/>
    <w:uiPriority w:val="99"/>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github.com/cramjaco/POMZ-ETNP-UVP-201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29</Pages>
  <Words>61015</Words>
  <Characters>347786</Characters>
  <Application>Microsoft Office Word</Application>
  <DocSecurity>0</DocSecurity>
  <Lines>2898</Lines>
  <Paragraphs>8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6</cp:revision>
  <dcterms:created xsi:type="dcterms:W3CDTF">2021-05-17T16:03:00Z</dcterms:created>
  <dcterms:modified xsi:type="dcterms:W3CDTF">2021-05-17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Z5Nv8sp"/&gt;&lt;style id="http://www.zotero.org/styles/american-geophysical-un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